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C22F7B" w14:textId="7F8FF288" w:rsid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 xml:space="preserve">Research in </w:t>
      </w:r>
      <w:r w:rsidR="007B55BB">
        <w:rPr>
          <w:b/>
        </w:rPr>
        <w:t>C</w:t>
      </w:r>
      <w:r w:rsidRPr="00D813E2">
        <w:rPr>
          <w:b/>
        </w:rPr>
        <w:t>ontext</w:t>
      </w:r>
      <w:r w:rsidR="007B55BB">
        <w:rPr>
          <w:b/>
        </w:rPr>
        <w:t xml:space="preserve"> Panel</w:t>
      </w:r>
    </w:p>
    <w:p w14:paraId="0AF5D9EF" w14:textId="4F014A65" w:rsidR="0037160A" w:rsidRP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Evidence before this study</w:t>
      </w:r>
      <w:r w:rsidR="00EA5B78">
        <w:rPr>
          <w:b/>
        </w:rPr>
        <w:t>:</w:t>
      </w:r>
      <w:r w:rsidR="00C168DD">
        <w:rPr>
          <w:b/>
        </w:rPr>
        <w:t xml:space="preserve"> </w:t>
      </w:r>
      <w:r>
        <w:rPr>
          <w:bCs/>
        </w:rPr>
        <w:t xml:space="preserve">The negative impact of </w:t>
      </w:r>
      <w:r w:rsidRPr="00AE3F15">
        <w:rPr>
          <w:bCs/>
        </w:rPr>
        <w:t>COVID-19</w:t>
      </w:r>
      <w:r>
        <w:rPr>
          <w:bCs/>
        </w:rPr>
        <w:t xml:space="preserve"> on cancer outcomes has been reported in the literature, particularly highlighting the impact on patients needing active treatments but facing delays.  Studies have also reported that </w:t>
      </w:r>
      <w:r w:rsidRPr="00306F17">
        <w:rPr>
          <w:bCs/>
        </w:rPr>
        <w:t xml:space="preserve">cancer </w:t>
      </w:r>
      <w:r>
        <w:rPr>
          <w:bCs/>
        </w:rPr>
        <w:t>diagnosis is associated with</w:t>
      </w:r>
      <w:r w:rsidRPr="00306F17">
        <w:rPr>
          <w:bCs/>
        </w:rPr>
        <w:t xml:space="preserve"> </w:t>
      </w:r>
      <w:r>
        <w:rPr>
          <w:bCs/>
        </w:rPr>
        <w:t>i</w:t>
      </w:r>
      <w:r w:rsidRPr="00306F17">
        <w:rPr>
          <w:bCs/>
        </w:rPr>
        <w:t xml:space="preserve">ncreased incidence </w:t>
      </w:r>
      <w:r>
        <w:rPr>
          <w:bCs/>
        </w:rPr>
        <w:t xml:space="preserve">of </w:t>
      </w:r>
      <w:r w:rsidRPr="008B4068">
        <w:t>SARS-CoV-2</w:t>
      </w:r>
      <w:r w:rsidRPr="00306F17">
        <w:rPr>
          <w:bCs/>
        </w:rPr>
        <w:t xml:space="preserve"> infection and worse </w:t>
      </w:r>
      <w:r>
        <w:rPr>
          <w:bCs/>
        </w:rPr>
        <w:t xml:space="preserve">COVID-19 </w:t>
      </w:r>
      <w:r w:rsidRPr="00306F17">
        <w:rPr>
          <w:bCs/>
        </w:rPr>
        <w:t>outcomes</w:t>
      </w:r>
      <w:r>
        <w:rPr>
          <w:bCs/>
        </w:rPr>
        <w:t xml:space="preserve">, but the majority of these publications have been </w:t>
      </w:r>
      <w:r w:rsidRPr="00AE3F15">
        <w:rPr>
          <w:bCs/>
        </w:rPr>
        <w:t xml:space="preserve">case </w:t>
      </w:r>
      <w:r>
        <w:rPr>
          <w:bCs/>
        </w:rPr>
        <w:t>series</w:t>
      </w:r>
      <w:r w:rsidRPr="00AE3F15">
        <w:rPr>
          <w:bCs/>
        </w:rPr>
        <w:t xml:space="preserve"> </w:t>
      </w:r>
      <w:r>
        <w:rPr>
          <w:bCs/>
        </w:rPr>
        <w:t xml:space="preserve">or </w:t>
      </w:r>
      <w:r w:rsidRPr="00AE3F15">
        <w:rPr>
          <w:bCs/>
        </w:rPr>
        <w:t xml:space="preserve">cohorts from single </w:t>
      </w:r>
      <w:r>
        <w:rPr>
          <w:bCs/>
        </w:rPr>
        <w:t xml:space="preserve">institutions. The impact of cancer diagnosis as an </w:t>
      </w:r>
      <w:r w:rsidRPr="005F1031">
        <w:rPr>
          <w:bCs/>
          <w:i/>
          <w:iCs/>
        </w:rPr>
        <w:t>independent contributor</w:t>
      </w:r>
      <w:r>
        <w:rPr>
          <w:bCs/>
        </w:rPr>
        <w:t xml:space="preserve"> to worse COVID-19 outcomes has not been studied in large cohorts. </w:t>
      </w:r>
    </w:p>
    <w:p w14:paraId="34025FD5" w14:textId="63BB29C4" w:rsidR="0037160A" w:rsidRPr="001D7402" w:rsidRDefault="0037160A" w:rsidP="001D7402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Added value of this study</w:t>
      </w:r>
      <w:r w:rsidR="001D7402">
        <w:rPr>
          <w:b/>
        </w:rPr>
        <w:t xml:space="preserve">: </w:t>
      </w:r>
      <w:r>
        <w:rPr>
          <w:bCs/>
        </w:rPr>
        <w:t xml:space="preserve">This study </w:t>
      </w:r>
      <w:r w:rsidRPr="00106867">
        <w:rPr>
          <w:bCs/>
        </w:rPr>
        <w:t>report</w:t>
      </w:r>
      <w:r>
        <w:rPr>
          <w:bCs/>
        </w:rPr>
        <w:t>s</w:t>
      </w:r>
      <w:r w:rsidRPr="00106867">
        <w:rPr>
          <w:bCs/>
        </w:rPr>
        <w:t xml:space="preserve"> </w:t>
      </w:r>
      <w:r>
        <w:rPr>
          <w:bCs/>
        </w:rPr>
        <w:t>the results of a large-scale</w:t>
      </w:r>
      <w:r w:rsidRPr="00106867">
        <w:rPr>
          <w:bCs/>
        </w:rPr>
        <w:t xml:space="preserve"> </w:t>
      </w:r>
      <w:r>
        <w:rPr>
          <w:bCs/>
        </w:rPr>
        <w:t>e</w:t>
      </w:r>
      <w:r w:rsidRPr="00D75A8A">
        <w:rPr>
          <w:bCs/>
        </w:rPr>
        <w:t xml:space="preserve">pidemiological </w:t>
      </w:r>
      <w:r>
        <w:rPr>
          <w:bCs/>
        </w:rPr>
        <w:t>s</w:t>
      </w:r>
      <w:r w:rsidRPr="00D75A8A">
        <w:rPr>
          <w:bCs/>
        </w:rPr>
        <w:t xml:space="preserve">tudy of </w:t>
      </w:r>
      <w:r>
        <w:rPr>
          <w:bCs/>
        </w:rPr>
        <w:t xml:space="preserve">546,418 patients diagnosed with COVID-19: </w:t>
      </w:r>
      <w:r w:rsidRPr="00D75A8A">
        <w:rPr>
          <w:bCs/>
        </w:rPr>
        <w:t xml:space="preserve">31,880 </w:t>
      </w:r>
      <w:r>
        <w:rPr>
          <w:bCs/>
        </w:rPr>
        <w:t>individuals</w:t>
      </w:r>
      <w:r w:rsidRPr="00D75A8A">
        <w:rPr>
          <w:bCs/>
        </w:rPr>
        <w:t xml:space="preserve"> </w:t>
      </w:r>
      <w:r>
        <w:rPr>
          <w:bCs/>
        </w:rPr>
        <w:t xml:space="preserve">with cancer and 514,538 patients without cancer. While this report also confirmed prior reported findings that </w:t>
      </w:r>
      <w:r>
        <w:t>individuals with c</w:t>
      </w:r>
      <w:r w:rsidRPr="00E042A3">
        <w:t xml:space="preserve">ancer </w:t>
      </w:r>
      <w:r>
        <w:t xml:space="preserve">history had higher 30-day mortality and poorer outcomes after </w:t>
      </w:r>
      <w:r w:rsidRPr="008B4068">
        <w:t>SARS-CoV-2</w:t>
      </w:r>
      <w:r>
        <w:t xml:space="preserve"> infection compared to those without, it was noted that individuals with </w:t>
      </w:r>
      <w:r w:rsidRPr="00106867">
        <w:rPr>
          <w:bCs/>
        </w:rPr>
        <w:t>cancer and COVID-1</w:t>
      </w:r>
      <w:r>
        <w:rPr>
          <w:bCs/>
        </w:rPr>
        <w:t xml:space="preserve">9 </w:t>
      </w:r>
      <w:r>
        <w:t xml:space="preserve">were generally older, more likely to be White, and had more CDC recognized comorbidities associated with worse COVID-19 outcomes. Following a matched-cohort analysis that accounted for age and these comorbidities, the independent impact of cancer diagnosis on mortality from COVID-19 was no longer significant, and the </w:t>
      </w:r>
      <w:r w:rsidRPr="005C7DBA">
        <w:t xml:space="preserve">effect of cancer on </w:t>
      </w:r>
      <w:r w:rsidRPr="00106867">
        <w:rPr>
          <w:bCs/>
        </w:rPr>
        <w:t>COVID-19</w:t>
      </w:r>
      <w:r>
        <w:rPr>
          <w:bCs/>
        </w:rPr>
        <w:t xml:space="preserve"> </w:t>
      </w:r>
      <w:r w:rsidRPr="005C7DBA">
        <w:t>severity</w:t>
      </w:r>
      <w:r>
        <w:t xml:space="preserve"> wa</w:t>
      </w:r>
      <w:r w:rsidRPr="005C7DBA">
        <w:t>s significant but with a smaller effect</w:t>
      </w:r>
      <w:r>
        <w:t xml:space="preserve">. </w:t>
      </w:r>
    </w:p>
    <w:p w14:paraId="16B8DC77" w14:textId="3BA26C80" w:rsidR="0037160A" w:rsidRPr="00A44D6D" w:rsidRDefault="0037160A" w:rsidP="00A44D6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Implications of all the available evidence</w:t>
      </w:r>
      <w:r w:rsidR="00A44D6D">
        <w:rPr>
          <w:b/>
        </w:rPr>
        <w:t xml:space="preserve">: </w:t>
      </w:r>
      <w:r w:rsidRPr="007974C5">
        <w:rPr>
          <w:bCs/>
        </w:rPr>
        <w:t xml:space="preserve">These findings highlight the need to </w:t>
      </w:r>
      <w:r>
        <w:rPr>
          <w:bCs/>
        </w:rPr>
        <w:t xml:space="preserve">carefully </w:t>
      </w:r>
      <w:r w:rsidRPr="007974C5">
        <w:rPr>
          <w:bCs/>
        </w:rPr>
        <w:t>untangle the potential</w:t>
      </w:r>
      <w:r>
        <w:rPr>
          <w:bCs/>
        </w:rPr>
        <w:t xml:space="preserve"> </w:t>
      </w:r>
      <w:r w:rsidRPr="007974C5">
        <w:rPr>
          <w:bCs/>
        </w:rPr>
        <w:t>shared risk factors between cancer</w:t>
      </w:r>
      <w:r>
        <w:rPr>
          <w:bCs/>
        </w:rPr>
        <w:t xml:space="preserve"> </w:t>
      </w:r>
      <w:r w:rsidRPr="007974C5">
        <w:rPr>
          <w:bCs/>
        </w:rPr>
        <w:t>and COVID-19</w:t>
      </w:r>
      <w:r>
        <w:rPr>
          <w:bCs/>
        </w:rPr>
        <w:t xml:space="preserve"> on patient outcomes to ensure the associated risk factors are considered in context. Particularly as future </w:t>
      </w:r>
      <w:r w:rsidR="00CF1E5D">
        <w:rPr>
          <w:bCs/>
        </w:rPr>
        <w:t xml:space="preserve">care </w:t>
      </w:r>
      <w:r>
        <w:rPr>
          <w:bCs/>
        </w:rPr>
        <w:t xml:space="preserve">management decisions are made amidst a world now dramatically impacted by COVID-19, these </w:t>
      </w:r>
      <w:r w:rsidRPr="007974C5">
        <w:rPr>
          <w:bCs/>
        </w:rPr>
        <w:t xml:space="preserve">new and critical </w:t>
      </w:r>
      <w:r>
        <w:rPr>
          <w:bCs/>
        </w:rPr>
        <w:t>findings will alert the need that other comorbid risk factors are considered in the treatment and care of cancer patients. As we pursue research on the p</w:t>
      </w:r>
      <w:r w:rsidRPr="002E05FD">
        <w:rPr>
          <w:bCs/>
        </w:rPr>
        <w:t>ost-</w:t>
      </w:r>
      <w:r>
        <w:rPr>
          <w:bCs/>
        </w:rPr>
        <w:t>a</w:t>
      </w:r>
      <w:r w:rsidRPr="002E05FD">
        <w:rPr>
          <w:bCs/>
        </w:rPr>
        <w:t xml:space="preserve">cute </w:t>
      </w:r>
      <w:r>
        <w:rPr>
          <w:bCs/>
        </w:rPr>
        <w:t>s</w:t>
      </w:r>
      <w:r w:rsidRPr="002E05FD">
        <w:rPr>
          <w:bCs/>
        </w:rPr>
        <w:t>equelae of COVID-19</w:t>
      </w:r>
      <w:r>
        <w:rPr>
          <w:bCs/>
        </w:rPr>
        <w:t xml:space="preserve">, this study reminds the community that contextual and comprehensive information of patients and populations is critical for making meaningful inferences and deciphering independent risk factors. </w:t>
      </w:r>
    </w:p>
    <w:p w14:paraId="090C7F26" w14:textId="4D7C4267" w:rsidR="00931167" w:rsidRDefault="002D5751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2D5751">
        <w:rPr>
          <w:rStyle w:val="Strong"/>
          <w:color w:val="212121"/>
        </w:rPr>
        <w:lastRenderedPageBreak/>
        <w:t xml:space="preserve">Does Cancer History Drive COVID-19 Outcome? </w:t>
      </w:r>
      <w:r w:rsidR="008F7337">
        <w:rPr>
          <w:rStyle w:val="Strong"/>
          <w:color w:val="212121"/>
        </w:rPr>
        <w:t xml:space="preserve">A </w:t>
      </w:r>
      <w:r w:rsidRPr="002D5751">
        <w:rPr>
          <w:rStyle w:val="Strong"/>
          <w:color w:val="212121"/>
        </w:rPr>
        <w:t xml:space="preserve">Large-scale Matched Cohort Analysis </w:t>
      </w:r>
      <w:r w:rsidR="00EC17B3">
        <w:rPr>
          <w:b/>
        </w:rPr>
        <w:t>Liang Zhu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 xml:space="preserve">, </w:t>
      </w:r>
      <w:r w:rsidR="00EC17B3" w:rsidRPr="00E45822">
        <w:rPr>
          <w:b/>
        </w:rPr>
        <w:t>Huili</w:t>
      </w:r>
      <w:r w:rsidR="00EC17B3">
        <w:rPr>
          <w:b/>
        </w:rPr>
        <w:t xml:space="preserve"> Zhu</w:t>
      </w:r>
      <w:r w:rsidR="00EC17B3" w:rsidRPr="004F440D">
        <w:rPr>
          <w:b/>
          <w:vertAlign w:val="superscript"/>
        </w:rPr>
        <w:t>2</w:t>
      </w:r>
      <w:r w:rsidR="00EC17B3">
        <w:rPr>
          <w:b/>
        </w:rPr>
        <w:t>, Xiaojin Li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Yan Huang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Yo</w:t>
      </w:r>
      <w:r w:rsidR="00740175">
        <w:rPr>
          <w:b/>
        </w:rPr>
        <w:t>u</w:t>
      </w:r>
      <w:r w:rsidR="00EC17B3">
        <w:rPr>
          <w:b/>
        </w:rPr>
        <w:t>ngran Kim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Heather Bush</w:t>
      </w:r>
      <w:r w:rsidR="00EC17B3">
        <w:rPr>
          <w:b/>
          <w:vertAlign w:val="superscript"/>
        </w:rPr>
        <w:t>3</w:t>
      </w:r>
      <w:r w:rsidR="00EC17B3">
        <w:rPr>
          <w:b/>
        </w:rPr>
        <w:t>, Caroline Chung</w:t>
      </w:r>
      <w:r w:rsidR="00EC17B3">
        <w:rPr>
          <w:b/>
          <w:vertAlign w:val="superscript"/>
        </w:rPr>
        <w:t>4</w:t>
      </w:r>
      <w:r w:rsidR="00EC17B3">
        <w:rPr>
          <w:b/>
        </w:rPr>
        <w:t>, Guo-Qiang Zhang</w:t>
      </w:r>
      <w:r w:rsidR="00EC17B3" w:rsidRPr="004F440D">
        <w:rPr>
          <w:b/>
          <w:vertAlign w:val="superscript"/>
        </w:rPr>
        <w:t>1</w:t>
      </w:r>
      <w:r w:rsidR="00EC17B3">
        <w:rPr>
          <w:b/>
          <w:vertAlign w:val="superscript"/>
        </w:rPr>
        <w:t>,*</w:t>
      </w:r>
    </w:p>
    <w:p w14:paraId="14A98356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1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Health Science Center at Houston, Houston, Texas, USA</w:t>
      </w:r>
    </w:p>
    <w:p w14:paraId="055AE34D" w14:textId="42FD90D1" w:rsidR="00EC17B3" w:rsidRP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2</w:t>
      </w:r>
      <w:r>
        <w:rPr>
          <w:bCs/>
          <w:vertAlign w:val="superscript"/>
        </w:rPr>
        <w:t xml:space="preserve"> </w:t>
      </w:r>
      <w:r w:rsidR="0071778D" w:rsidRPr="003263A2">
        <w:rPr>
          <w:bCs/>
          <w:color w:val="0D0D0D" w:themeColor="text1" w:themeTint="F2"/>
        </w:rPr>
        <w:t>I</w:t>
      </w:r>
      <w:r w:rsidR="00330AAE" w:rsidRPr="003263A2">
        <w:rPr>
          <w:bCs/>
          <w:color w:val="0D0D0D" w:themeColor="text1" w:themeTint="F2"/>
        </w:rPr>
        <w:t xml:space="preserve">cahn School of </w:t>
      </w:r>
      <w:r w:rsidR="000356FF" w:rsidRPr="003263A2">
        <w:rPr>
          <w:bCs/>
          <w:color w:val="0D0D0D" w:themeColor="text1" w:themeTint="F2"/>
        </w:rPr>
        <w:t>M</w:t>
      </w:r>
      <w:r w:rsidR="00330AAE" w:rsidRPr="003263A2">
        <w:rPr>
          <w:bCs/>
          <w:color w:val="0D0D0D" w:themeColor="text1" w:themeTint="F2"/>
        </w:rPr>
        <w:t>edicine at Mount Sinai</w:t>
      </w:r>
      <w:r w:rsidRPr="00600D2C">
        <w:rPr>
          <w:bCs/>
        </w:rPr>
        <w:t>, New York, New York, USA</w:t>
      </w:r>
    </w:p>
    <w:p w14:paraId="0ACEB068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3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Kentucky, Lexington, Kentucky, USA</w:t>
      </w:r>
    </w:p>
    <w:p w14:paraId="3652386F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4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MD Anderson Cancer Center, Houston, Texas, USA</w:t>
      </w:r>
    </w:p>
    <w:p w14:paraId="0B4BCC13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80" w:afterAutospacing="0" w:line="480" w:lineRule="auto"/>
        <w:rPr>
          <w:bCs/>
        </w:rPr>
      </w:pPr>
      <w:r w:rsidRPr="006A6911">
        <w:rPr>
          <w:bCs/>
          <w:vertAlign w:val="superscript"/>
        </w:rPr>
        <w:t>*</w:t>
      </w:r>
      <w:r>
        <w:rPr>
          <w:bCs/>
        </w:rPr>
        <w:t>Corresponding author.</w:t>
      </w:r>
    </w:p>
    <w:p w14:paraId="5482AF44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5357B1">
        <w:rPr>
          <w:b/>
        </w:rPr>
        <w:t>SUMMARY</w:t>
      </w:r>
    </w:p>
    <w:p w14:paraId="1AC21D01" w14:textId="624BBD53" w:rsidR="008B0F88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Background</w:t>
      </w:r>
      <w:r>
        <w:t xml:space="preserve"> </w:t>
      </w:r>
      <w:r w:rsidR="009826CD">
        <w:t xml:space="preserve">Few studies have addressed the question of whether cancer </w:t>
      </w:r>
      <w:r w:rsidR="00A44BCB">
        <w:t>is</w:t>
      </w:r>
      <w:r w:rsidR="009826CD">
        <w:t xml:space="preserve"> as an independent risk factor for poorer COVID-19 outcomes. </w:t>
      </w:r>
      <w:r w:rsidR="00A05571">
        <w:t>Here we characterize and compare COVID-19 outcomes between individuals with and without cancer diagnosis.</w:t>
      </w:r>
    </w:p>
    <w:p w14:paraId="3586BF9E" w14:textId="0BD3E99A" w:rsidR="008B2FB4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Methods</w:t>
      </w:r>
      <w:r>
        <w:t xml:space="preserve"> </w:t>
      </w:r>
      <w:r w:rsidR="008B0F88">
        <w:t>We us</w:t>
      </w:r>
      <w:r w:rsidR="008825C0">
        <w:t>e</w:t>
      </w:r>
      <w:r w:rsidR="008B0F88">
        <w:t xml:space="preserve"> </w:t>
      </w:r>
      <w:r w:rsidR="00D6394A">
        <w:t xml:space="preserve">de-identified </w:t>
      </w:r>
      <w:r w:rsidR="008E2BED">
        <w:t>Optum®</w:t>
      </w:r>
      <w:r>
        <w:t xml:space="preserve"> C</w:t>
      </w:r>
      <w:r w:rsidR="001C15FF">
        <w:t>OVID</w:t>
      </w:r>
      <w:r>
        <w:t xml:space="preserve">-19 </w:t>
      </w:r>
      <w:r w:rsidR="00842AE6">
        <w:t>Electronic Health Records (EHR)</w:t>
      </w:r>
      <w:r>
        <w:t xml:space="preserve"> </w:t>
      </w:r>
      <w:r w:rsidR="00D6394A">
        <w:t>of 3.8 million unique individuals</w:t>
      </w:r>
      <w:r w:rsidR="003B3630">
        <w:t>.</w:t>
      </w:r>
      <w:r>
        <w:t xml:space="preserve"> The primary endpoint was all-cause mortality within </w:t>
      </w:r>
      <w:r w:rsidR="00D4119B">
        <w:t>3</w:t>
      </w:r>
      <w:r>
        <w:t>0 days of COVID-19</w:t>
      </w:r>
      <w:r w:rsidR="000D21A2">
        <w:t xml:space="preserve"> diagnosis</w:t>
      </w:r>
      <w:r w:rsidR="003D314F">
        <w:t xml:space="preserve">. </w:t>
      </w:r>
      <w:r>
        <w:t xml:space="preserve">The secondary endpoint was </w:t>
      </w:r>
      <w:r w:rsidR="00E85F4A">
        <w:t>COVID-19 severity</w:t>
      </w:r>
      <w:r w:rsidR="001B2989">
        <w:t xml:space="preserve">, </w:t>
      </w:r>
      <w:r w:rsidR="001B2989" w:rsidRPr="006C088A">
        <w:t xml:space="preserve">defined </w:t>
      </w:r>
      <w:r w:rsidR="001B2989">
        <w:t>using indications of hospital admission, intensive care unit (ICU) admission, and mechanical ventilation</w:t>
      </w:r>
      <w:r>
        <w:t xml:space="preserve">. </w:t>
      </w:r>
      <w:r w:rsidR="008F7AD2">
        <w:t>I</w:t>
      </w:r>
      <w:r w:rsidR="00BA521E">
        <w:t>ndividuals</w:t>
      </w:r>
      <w:r>
        <w:t xml:space="preserve"> with</w:t>
      </w:r>
      <w:r w:rsidR="00326343">
        <w:t xml:space="preserve"> </w:t>
      </w:r>
      <w:r>
        <w:t xml:space="preserve">cancer </w:t>
      </w:r>
      <w:r w:rsidR="008F7AD2">
        <w:t>were matched</w:t>
      </w:r>
      <w:r>
        <w:t xml:space="preserve"> to </w:t>
      </w:r>
      <w:r w:rsidR="00327BE4">
        <w:t>those</w:t>
      </w:r>
      <w:r>
        <w:t xml:space="preserve"> with</w:t>
      </w:r>
      <w:r w:rsidR="00326343">
        <w:t>out</w:t>
      </w:r>
      <w:r w:rsidR="005537F2">
        <w:t>,</w:t>
      </w:r>
      <w:r>
        <w:t xml:space="preserve"> </w:t>
      </w:r>
      <w:r w:rsidR="0094277B">
        <w:t>on demographic and risk factors</w:t>
      </w:r>
      <w:r>
        <w:t xml:space="preserve">. </w:t>
      </w:r>
      <w:r w:rsidR="00900F64">
        <w:t>The impact</w:t>
      </w:r>
      <w:r w:rsidR="009F391F">
        <w:t xml:space="preserve"> of cancer </w:t>
      </w:r>
      <w:r w:rsidR="002246F1">
        <w:t>on</w:t>
      </w:r>
      <w:r w:rsidR="009F391F">
        <w:t xml:space="preserve"> COVID-19 outcomes w</w:t>
      </w:r>
      <w:r w:rsidR="005271D7">
        <w:t>as</w:t>
      </w:r>
      <w:r w:rsidR="00900F64">
        <w:t xml:space="preserve"> then</w:t>
      </w:r>
      <w:r w:rsidR="009F391F">
        <w:t xml:space="preserve"> analyzed using </w:t>
      </w:r>
      <w:r>
        <w:t>logistic regression.  </w:t>
      </w:r>
      <w:r>
        <w:br/>
      </w:r>
      <w:r w:rsidR="00130C8B" w:rsidRPr="005357B1">
        <w:rPr>
          <w:b/>
        </w:rPr>
        <w:t>Findings</w:t>
      </w:r>
      <w:r>
        <w:t xml:space="preserve"> </w:t>
      </w:r>
      <w:r w:rsidR="00942B30">
        <w:t xml:space="preserve">Of the 546,418 </w:t>
      </w:r>
      <w:r>
        <w:t xml:space="preserve">COVID-19 positive </w:t>
      </w:r>
      <w:r w:rsidR="003C61BA">
        <w:t>individuals</w:t>
      </w:r>
      <w:r w:rsidR="00942B30">
        <w:t xml:space="preserve">, </w:t>
      </w:r>
      <w:r w:rsidR="00B94133">
        <w:t>31,880</w:t>
      </w:r>
      <w:r>
        <w:t xml:space="preserve"> had</w:t>
      </w:r>
      <w:r w:rsidR="00ED038D">
        <w:t xml:space="preserve"> cancer </w:t>
      </w:r>
      <w:r>
        <w:t xml:space="preserve">and </w:t>
      </w:r>
      <w:r w:rsidR="00B94133">
        <w:t>514,538</w:t>
      </w:r>
      <w:r w:rsidR="007144AE">
        <w:t xml:space="preserve"> </w:t>
      </w:r>
      <w:r w:rsidR="00B94133">
        <w:t>did not</w:t>
      </w:r>
      <w:r w:rsidR="00C87F2A">
        <w:t xml:space="preserve">. </w:t>
      </w:r>
      <w:r w:rsidR="00E71AE4">
        <w:t>I</w:t>
      </w:r>
      <w:r w:rsidR="0086528C">
        <w:t>ndividuals</w:t>
      </w:r>
      <w:r>
        <w:t xml:space="preserve"> </w:t>
      </w:r>
      <w:r w:rsidR="00E71AE4">
        <w:t>with cancer diagnosis</w:t>
      </w:r>
      <w:r w:rsidR="00284483">
        <w:t xml:space="preserve"> </w:t>
      </w:r>
      <w:r>
        <w:t xml:space="preserve">were older, more likely to be </w:t>
      </w:r>
      <w:r w:rsidR="0086528C">
        <w:t>W</w:t>
      </w:r>
      <w:r>
        <w:t xml:space="preserve">hite, </w:t>
      </w:r>
      <w:r w:rsidR="00862B1E">
        <w:t xml:space="preserve">and </w:t>
      </w:r>
      <w:r>
        <w:t>had more comorbidities. They also had poorer outcomes</w:t>
      </w:r>
      <w:r w:rsidR="004B3A46">
        <w:t>: 3</w:t>
      </w:r>
      <w:r>
        <w:t>0-day mortality rate (</w:t>
      </w:r>
      <w:r w:rsidR="006445D3">
        <w:t>6.4</w:t>
      </w:r>
      <w:r>
        <w:t xml:space="preserve">% vs </w:t>
      </w:r>
      <w:r w:rsidR="00B94133">
        <w:t>2.1</w:t>
      </w:r>
      <w:r w:rsidR="006445D3">
        <w:t>%)</w:t>
      </w:r>
      <w:r w:rsidR="00ED1B45">
        <w:t>;</w:t>
      </w:r>
      <w:r w:rsidR="006445D3">
        <w:t xml:space="preserve"> admission to hospital (</w:t>
      </w:r>
      <w:r w:rsidR="006445D3" w:rsidRPr="006445D3">
        <w:t>36.1</w:t>
      </w:r>
      <w:r>
        <w:t xml:space="preserve">% vs </w:t>
      </w:r>
      <w:r w:rsidR="00B94133">
        <w:t>16.7</w:t>
      </w:r>
      <w:r w:rsidR="006445D3">
        <w:t>%)</w:t>
      </w:r>
      <w:r w:rsidR="00ED1B45">
        <w:t>;</w:t>
      </w:r>
      <w:r w:rsidR="006445D3">
        <w:t xml:space="preserve"> admission to ICU (6.6</w:t>
      </w:r>
      <w:r>
        <w:t xml:space="preserve">% vs </w:t>
      </w:r>
      <w:r w:rsidR="00B94133">
        <w:t>3.0</w:t>
      </w:r>
      <w:r>
        <w:t>%)</w:t>
      </w:r>
      <w:r w:rsidR="00ED1B45">
        <w:t>;</w:t>
      </w:r>
      <w:r>
        <w:t xml:space="preserve"> and </w:t>
      </w:r>
      <w:r w:rsidR="00A66976">
        <w:t xml:space="preserve">need </w:t>
      </w:r>
      <w:r w:rsidR="006445D3">
        <w:t xml:space="preserve">for mechanical </w:t>
      </w:r>
      <w:r w:rsidR="006445D3">
        <w:lastRenderedPageBreak/>
        <w:t>ventilation (3.3</w:t>
      </w:r>
      <w:r>
        <w:t xml:space="preserve">% vs </w:t>
      </w:r>
      <w:r w:rsidR="00B94133">
        <w:t>1.6</w:t>
      </w:r>
      <w:r>
        <w:t xml:space="preserve">%). </w:t>
      </w:r>
      <w:r w:rsidR="004319E5">
        <w:t>A</w:t>
      </w:r>
      <w:r>
        <w:t>fter matching</w:t>
      </w:r>
      <w:r w:rsidR="003856C2">
        <w:t xml:space="preserve"> however</w:t>
      </w:r>
      <w:r>
        <w:t>, difference</w:t>
      </w:r>
      <w:r w:rsidR="00F40547">
        <w:t xml:space="preserve"> in outcome</w:t>
      </w:r>
      <w:r>
        <w:t xml:space="preserve"> </w:t>
      </w:r>
      <w:r w:rsidR="00E30E48">
        <w:t>significantly decreased: 3</w:t>
      </w:r>
      <w:r w:rsidR="004D5737">
        <w:t>0-day mortality rate (6.5</w:t>
      </w:r>
      <w:r>
        <w:t xml:space="preserve">% vs </w:t>
      </w:r>
      <w:r w:rsidR="00B94133">
        <w:t>6.</w:t>
      </w:r>
      <w:r w:rsidR="00347965">
        <w:t>2</w:t>
      </w:r>
      <w:r w:rsidR="00B94133">
        <w:t>%)</w:t>
      </w:r>
      <w:r w:rsidR="002A26AB">
        <w:t>;</w:t>
      </w:r>
      <w:r w:rsidR="00B94133">
        <w:t xml:space="preserve"> admission to hospital (36.0</w:t>
      </w:r>
      <w:r>
        <w:t xml:space="preserve">% vs </w:t>
      </w:r>
      <w:r w:rsidR="00B94133">
        <w:t>31.</w:t>
      </w:r>
      <w:r w:rsidR="00347965">
        <w:t>3</w:t>
      </w:r>
      <w:r w:rsidR="004D5737">
        <w:t>%)</w:t>
      </w:r>
      <w:r w:rsidR="002A26AB">
        <w:t>;</w:t>
      </w:r>
      <w:r w:rsidR="004D5737">
        <w:t xml:space="preserve"> admission to ICU (6.6% vs 6.5</w:t>
      </w:r>
      <w:r>
        <w:t>%)</w:t>
      </w:r>
      <w:r w:rsidR="002A26AB">
        <w:t>;</w:t>
      </w:r>
      <w:r>
        <w:t xml:space="preserve"> and </w:t>
      </w:r>
      <w:r w:rsidR="00104869">
        <w:t>need</w:t>
      </w:r>
      <w:r>
        <w:t xml:space="preserve"> for mechanic</w:t>
      </w:r>
      <w:r w:rsidR="004D5737">
        <w:t>al ventilation (3.</w:t>
      </w:r>
      <w:r w:rsidR="00B94133">
        <w:t>3</w:t>
      </w:r>
      <w:r>
        <w:t xml:space="preserve">% vs </w:t>
      </w:r>
      <w:r w:rsidR="004D5737">
        <w:t>3.</w:t>
      </w:r>
      <w:r w:rsidR="00347965">
        <w:t>6</w:t>
      </w:r>
      <w:r>
        <w:t xml:space="preserve">%). The effect of cancer on mortality </w:t>
      </w:r>
      <w:r w:rsidR="00911034">
        <w:t>is</w:t>
      </w:r>
      <w:r w:rsidR="00BD342E">
        <w:t xml:space="preserve"> no</w:t>
      </w:r>
      <w:r w:rsidR="00911034">
        <w:t xml:space="preserve"> longer</w:t>
      </w:r>
      <w:r w:rsidR="00BD342E">
        <w:t xml:space="preserve"> significant (</w:t>
      </w:r>
      <w:r w:rsidR="004319E5">
        <w:t>odds ratio [OR]:</w:t>
      </w:r>
      <w:r w:rsidR="00B94133">
        <w:t xml:space="preserve"> 1.0</w:t>
      </w:r>
      <w:r w:rsidR="00801E63">
        <w:t>4</w:t>
      </w:r>
      <w:r w:rsidR="00B94133">
        <w:t>, 95% 0.</w:t>
      </w:r>
      <w:r w:rsidR="00347965">
        <w:t>9</w:t>
      </w:r>
      <w:r w:rsidR="00801E63">
        <w:t>7</w:t>
      </w:r>
      <w:r w:rsidR="00BD342E">
        <w:t>-1.</w:t>
      </w:r>
      <w:r w:rsidR="00801E63">
        <w:t>11</w:t>
      </w:r>
      <w:r w:rsidR="00BD342E">
        <w:t>, p=0.</w:t>
      </w:r>
      <w:r w:rsidR="00801E63">
        <w:t>260</w:t>
      </w:r>
      <w:r w:rsidR="00BD342E">
        <w:t xml:space="preserve">). </w:t>
      </w:r>
    </w:p>
    <w:p w14:paraId="16781773" w14:textId="7B989C69" w:rsidR="006A1AB3" w:rsidRDefault="003155FD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>
        <w:rPr>
          <w:b/>
        </w:rPr>
        <w:t>Interpretation</w:t>
      </w:r>
      <w:r w:rsidR="00EC17B3">
        <w:t xml:space="preserve"> </w:t>
      </w:r>
      <w:r w:rsidR="007A415C">
        <w:t xml:space="preserve">Individuals </w:t>
      </w:r>
      <w:r w:rsidR="00CF748D">
        <w:t>with c</w:t>
      </w:r>
      <w:r w:rsidR="00EC17B3" w:rsidRPr="00E042A3">
        <w:t xml:space="preserve">ancer </w:t>
      </w:r>
      <w:r w:rsidR="004F24E7">
        <w:t>had higher 30</w:t>
      </w:r>
      <w:r w:rsidR="00EC17B3">
        <w:t xml:space="preserve">-day mortality and poorer outcomes after COVID-19 </w:t>
      </w:r>
      <w:r w:rsidR="0095235E">
        <w:t xml:space="preserve">infection </w:t>
      </w:r>
      <w:r w:rsidR="00EC17B3">
        <w:t xml:space="preserve">compared to </w:t>
      </w:r>
      <w:r w:rsidR="007A415C">
        <w:t>those</w:t>
      </w:r>
      <w:r w:rsidR="00EC17B3">
        <w:t xml:space="preserve"> without. However, the differences were mainly due to older age and comorbidities </w:t>
      </w:r>
      <w:r w:rsidR="005213D4">
        <w:t>associated</w:t>
      </w:r>
      <w:r w:rsidR="00EC17B3">
        <w:t xml:space="preserve"> with cancer</w:t>
      </w:r>
      <w:r w:rsidR="00A04069">
        <w:t>,</w:t>
      </w:r>
      <w:r w:rsidR="00EC17B3">
        <w:t xml:space="preserve"> </w:t>
      </w:r>
      <w:r w:rsidR="009B2DBC">
        <w:t xml:space="preserve">rather than </w:t>
      </w:r>
      <w:r w:rsidR="00EC17B3">
        <w:t>cancer</w:t>
      </w:r>
      <w:r w:rsidR="009B2DBC">
        <w:t xml:space="preserve"> </w:t>
      </w:r>
      <w:r w:rsidR="003C35AF">
        <w:t>history</w:t>
      </w:r>
      <w:r w:rsidR="00EC17B3">
        <w:t xml:space="preserve"> itself</w:t>
      </w:r>
      <w:r w:rsidR="00E07CAC">
        <w:t>.</w:t>
      </w:r>
      <w:r w:rsidR="00EC17B3">
        <w:t xml:space="preserve"> </w:t>
      </w:r>
    </w:p>
    <w:p w14:paraId="3EDE9450" w14:textId="77777777" w:rsidR="00950485" w:rsidRPr="00A46902" w:rsidRDefault="00950485" w:rsidP="00C35AC8">
      <w:pPr>
        <w:pStyle w:val="NormalWeb"/>
        <w:shd w:val="clear" w:color="auto" w:fill="FFFFFF"/>
        <w:spacing w:before="0" w:beforeAutospacing="0" w:after="0" w:afterAutospacing="0" w:line="480" w:lineRule="auto"/>
      </w:pPr>
    </w:p>
    <w:p w14:paraId="7AD3180F" w14:textId="5254A376" w:rsidR="001B7147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 w:rsidRPr="00A676C7">
        <w:rPr>
          <w:b/>
        </w:rPr>
        <w:t>INTRODUCTION</w:t>
      </w:r>
    </w:p>
    <w:p w14:paraId="5D8DF394" w14:textId="71C056E9" w:rsidR="00EC17B3" w:rsidRPr="00AD21C4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>
        <w:t xml:space="preserve">An estimated </w:t>
      </w:r>
      <w:r w:rsidRPr="009276A1">
        <w:t xml:space="preserve">17 million </w:t>
      </w:r>
      <w:r w:rsidR="00BD10F2">
        <w:t>individuals</w:t>
      </w:r>
      <w:r w:rsidR="00876B9F">
        <w:t xml:space="preserve"> with </w:t>
      </w:r>
      <w:r w:rsidR="00833C70">
        <w:t>or</w:t>
      </w:r>
      <w:r w:rsidR="00876B9F">
        <w:t xml:space="preserve"> </w:t>
      </w:r>
      <w:r w:rsidR="00876B9F" w:rsidRPr="00E17884">
        <w:t>surviv</w:t>
      </w:r>
      <w:r w:rsidR="00833C70">
        <w:t>ed</w:t>
      </w:r>
      <w:r w:rsidR="00876B9F">
        <w:t xml:space="preserve"> </w:t>
      </w:r>
      <w:r w:rsidRPr="00E17884">
        <w:t xml:space="preserve">cancer </w:t>
      </w:r>
      <w:r>
        <w:t xml:space="preserve">live </w:t>
      </w:r>
      <w:r w:rsidRPr="00E17884">
        <w:t>in the U</w:t>
      </w:r>
      <w:r w:rsidR="00CE7458">
        <w:t>.</w:t>
      </w:r>
      <w:r w:rsidRPr="00E17884">
        <w:t xml:space="preserve"> S</w:t>
      </w:r>
      <w:r w:rsidR="00CE7458">
        <w:t>.</w:t>
      </w:r>
      <w:r w:rsidR="00D90DAD">
        <w:fldChar w:fldCharType="begin"/>
      </w:r>
      <w:r w:rsidR="00706552">
        <w:instrText xml:space="preserve"> ADDIN EN.CITE &lt;EndNote&gt;&lt;Cite&gt;&lt;Year&gt;March 24, 2021&lt;/Year&gt;&lt;RecNum&gt;87&lt;/RecNum&gt;&lt;DisplayText&gt;&lt;style face="superscript"&gt;1&lt;/style&gt;&lt;/DisplayText&gt;&lt;record&gt;&lt;rec-number&gt;87&lt;/rec-number&gt;&lt;foreign-keys&gt;&lt;key app="EN" db-id="tt2x5f92stdwtledax8vt92z0xw2ezvd59we" timestamp="1616619406"&gt;87&lt;/key&gt;&lt;/foreign-keys&gt;&lt;ref-type name="Journal Article"&gt;17&lt;/ref-type&gt;&lt;contributors&gt;&lt;/contributors&gt;&lt;titles&gt;&lt;title&gt;American Cancer Society. Cancer Statistics Center. http://cancerstatisticscenter.cancer.org&lt;/title&gt;&lt;/titles&gt;&lt;dates&gt;&lt;year&gt;March 24, 2021&lt;/year&gt;&lt;/dates&gt;&lt;urls&gt;&lt;/urls&gt;&lt;/record&gt;&lt;/Cite&gt;&lt;/EndNote&gt;</w:instrText>
      </w:r>
      <w:r w:rsidR="00D90DAD">
        <w:fldChar w:fldCharType="separate"/>
      </w:r>
      <w:r w:rsidR="00D90DAD" w:rsidRPr="00D90DAD">
        <w:rPr>
          <w:noProof/>
          <w:vertAlign w:val="superscript"/>
        </w:rPr>
        <w:t>1</w:t>
      </w:r>
      <w:r w:rsidR="00D90DAD">
        <w:fldChar w:fldCharType="end"/>
      </w:r>
      <w:r>
        <w:t xml:space="preserve"> and millions more around the world. </w:t>
      </w:r>
      <w:r w:rsidR="001974FF">
        <w:t xml:space="preserve">With </w:t>
      </w:r>
      <w:r w:rsidR="00453AA5">
        <w:t>more than</w:t>
      </w:r>
      <w:r w:rsidR="001974FF">
        <w:t xml:space="preserve"> 15</w:t>
      </w:r>
      <w:r w:rsidR="00453AA5">
        <w:t>0</w:t>
      </w:r>
      <w:r w:rsidR="001974FF">
        <w:t xml:space="preserve"> million</w:t>
      </w:r>
      <w:r>
        <w:t xml:space="preserve"> </w:t>
      </w:r>
      <w:r w:rsidRPr="00E17884">
        <w:t>SARS-CoV-2</w:t>
      </w:r>
      <w:r>
        <w:t xml:space="preserve"> </w:t>
      </w:r>
      <w:r w:rsidR="006C4F3E">
        <w:t xml:space="preserve">infection </w:t>
      </w:r>
      <w:r w:rsidR="001974FF">
        <w:t>cases identified to date</w:t>
      </w:r>
      <w:r w:rsidR="00706552">
        <w:fldChar w:fldCharType="begin"/>
      </w:r>
      <w:r w:rsidR="00706552">
        <w:instrText xml:space="preserve"> ADDIN EN.CITE &lt;EndNote&gt;&lt;Cite&gt;&lt;Year&gt;March 24, 2021&lt;/Year&gt;&lt;RecNum&gt;88&lt;/RecNum&gt;&lt;DisplayText&gt;&lt;style face="superscript"&gt;2&lt;/style&gt;&lt;/DisplayText&gt;&lt;record&gt;&lt;rec-number&gt;88&lt;/rec-number&gt;&lt;foreign-keys&gt;&lt;key app="EN" db-id="tt2x5f92stdwtledax8vt92z0xw2ezvd59we" timestamp="1616638751"&gt;88&lt;/key&gt;&lt;/foreign-keys&gt;&lt;ref-type name="Journal Article"&gt;17&lt;/ref-type&gt;&lt;contributors&gt;&lt;/contributors&gt;&lt;titles&gt;&lt;title&gt;The Johns Hopkins Coronavirus Resource Center. COVID-19 Dashboard by the Center for Systems Science and Engineering (CSSE) at Johns Hopkins University (JHU). https://coronavirus.jhu.edu/map.html.&lt;/title&gt;&lt;/titles&gt;&lt;dates&gt;&lt;year&gt;March 24, 2021&lt;/year&gt;&lt;/dates&gt;&lt;urls&gt;&lt;/urls&gt;&lt;/record&gt;&lt;/Cite&gt;&lt;/EndNote&gt;</w:instrText>
      </w:r>
      <w:r w:rsidR="00706552">
        <w:fldChar w:fldCharType="separate"/>
      </w:r>
      <w:r w:rsidR="00706552" w:rsidRPr="00706552">
        <w:rPr>
          <w:noProof/>
          <w:vertAlign w:val="superscript"/>
        </w:rPr>
        <w:t>2</w:t>
      </w:r>
      <w:r w:rsidR="00706552">
        <w:fldChar w:fldCharType="end"/>
      </w:r>
      <w:r>
        <w:t>, understanding the relationship between cancer and C</w:t>
      </w:r>
      <w:r w:rsidR="00816BDB">
        <w:t>OVID</w:t>
      </w:r>
      <w:r>
        <w:t xml:space="preserve">-19 has become a challenging but pressing topic. </w:t>
      </w:r>
      <w:r w:rsidR="001B5601">
        <w:t>Early s</w:t>
      </w:r>
      <w:r>
        <w:t>tudies</w:t>
      </w:r>
      <w:r w:rsidR="001B5601">
        <w:t xml:space="preserve"> from China and Italy</w:t>
      </w:r>
      <w:r>
        <w:t xml:space="preserve"> show</w:t>
      </w:r>
      <w:r w:rsidR="00A37905">
        <w:t>ed</w:t>
      </w:r>
      <w:r>
        <w:t xml:space="preserve"> that C</w:t>
      </w:r>
      <w:r w:rsidR="00816BDB">
        <w:t>OVID</w:t>
      </w:r>
      <w:r>
        <w:t xml:space="preserve">-19 had a </w:t>
      </w:r>
      <w:r w:rsidRPr="00E042A3">
        <w:t xml:space="preserve">disproportionate </w:t>
      </w:r>
      <w:r w:rsidR="00023DB2">
        <w:t>impact</w:t>
      </w:r>
      <w:r w:rsidRPr="00E042A3">
        <w:t xml:space="preserve"> </w:t>
      </w:r>
      <w:r>
        <w:t>on</w:t>
      </w:r>
      <w:r w:rsidRPr="00E042A3">
        <w:t xml:space="preserve"> cancer</w:t>
      </w:r>
      <w:r>
        <w:t xml:space="preserve"> </w:t>
      </w:r>
      <w:r w:rsidR="001B5601">
        <w:t>patients</w:t>
      </w:r>
      <w:r w:rsidR="00241F57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.DATA </w:instrText>
      </w:r>
      <w:r w:rsidR="00AA4988">
        <w:fldChar w:fldCharType="end"/>
      </w:r>
      <w:r w:rsidR="00241F57">
        <w:fldChar w:fldCharType="separate"/>
      </w:r>
      <w:r w:rsidR="00AA4988" w:rsidRPr="00AA4988">
        <w:rPr>
          <w:noProof/>
          <w:vertAlign w:val="superscript"/>
        </w:rPr>
        <w:t>3-6</w:t>
      </w:r>
      <w:r w:rsidR="00241F57">
        <w:fldChar w:fldCharType="end"/>
      </w:r>
      <w:r w:rsidR="00D43CAF">
        <w:t>,</w:t>
      </w:r>
      <w:r w:rsidR="00241F57">
        <w:t xml:space="preserve"> </w:t>
      </w:r>
      <w:r>
        <w:t xml:space="preserve">particularly </w:t>
      </w:r>
      <w:r w:rsidRPr="00E042A3">
        <w:t xml:space="preserve">those </w:t>
      </w:r>
      <w:r w:rsidR="00DC60A7">
        <w:t xml:space="preserve">who </w:t>
      </w:r>
      <w:r w:rsidR="00C85374">
        <w:t xml:space="preserve">were </w:t>
      </w:r>
      <w:r w:rsidR="005C4311">
        <w:t>undergoing</w:t>
      </w:r>
      <w:r w:rsidR="00241F57">
        <w:t xml:space="preserve"> chemotherapy</w:t>
      </w:r>
      <w:r w:rsidR="00241F57">
        <w:fldChar w:fldCharType="begin"/>
      </w:r>
      <w:r w:rsidR="00AA4988">
        <w:instrText xml:space="preserve"> ADDIN EN.CITE &lt;EndNote&gt;&lt;Cite&gt;&lt;Author&gt;Zhang&lt;/Author&gt;&lt;Year&gt;2020&lt;/Year&gt;&lt;RecNum&gt;85&lt;/RecNum&gt;&lt;DisplayText&gt;&lt;style face="superscript"&gt;4,7&lt;/style&gt;&lt;/DisplayText&gt;&lt;record&gt;&lt;rec-number&gt;85&lt;/rec-number&gt;&lt;foreign-keys&gt;&lt;key app="EN" db-id="tt2x5f92stdwtledax8vt92z0xw2ezvd59we" timestamp="1616617393"&gt;85&lt;/key&gt;&lt;/foreign-keys&gt;&lt;ref-type name="Journal Article"&gt;17&lt;/ref-type&gt;&lt;contributors&gt;&lt;authors&gt;&lt;author&gt;Zhang, L&lt;/author&gt;&lt;author&gt;Zhu, F&lt;/author&gt;&lt;author&gt;Xie, L&lt;/author&gt;&lt;author&gt;Wang, C&lt;/author&gt;&lt;author&gt;Wang, J&lt;/author&gt;&lt;author&gt;Chen, R&lt;/author&gt;&lt;author&gt;Jia, P&lt;/author&gt;&lt;author&gt;Guan, HQ&lt;/author&gt;&lt;author&gt;Peng, L&lt;/author&gt;&lt;author&gt;Chen, Y&lt;/author&gt;&lt;/authors&gt;&lt;/contributors&gt;&lt;titles&gt;&lt;title&gt;Clinical characteristics of COVID-19-infected cancer patients: a retrospective case study in three hospitals within Wuhan, China&lt;/title&gt;&lt;secondary-title&gt;Annals of oncology&lt;/secondary-title&gt;&lt;/titles&gt;&lt;periodical&gt;&lt;full-title&gt;Annals of oncology&lt;/full-title&gt;&lt;/periodical&gt;&lt;pages&gt;894-901&lt;/pages&gt;&lt;volume&gt;31&lt;/volume&gt;&lt;number&gt;7&lt;/number&gt;&lt;dates&gt;&lt;year&gt;2020&lt;/year&gt;&lt;/dates&gt;&lt;isbn&gt;0923-7534&lt;/isbn&gt;&lt;urls&gt;&lt;/urls&gt;&lt;/record&gt;&lt;/Cite&gt;&lt;Cite&gt;&lt;Author&gt;Liang&lt;/Author&gt;&lt;Year&gt;2020&lt;/Year&gt;&lt;RecNum&gt;82&lt;/RecNum&gt;&lt;record&gt;&lt;rec-number&gt;82&lt;/rec-number&gt;&lt;foreign-keys&gt;&lt;key app="EN" db-id="tt2x5f92stdwtledax8vt92z0xw2ezvd59we" timestamp="1616615632"&gt;82&lt;/key&gt;&lt;/foreign-keys&gt;&lt;ref-type name="Journal Article"&gt;17&lt;/ref-type&gt;&lt;contributors&gt;&lt;authors&gt;&lt;author&gt;Liang, Wenhua&lt;/author&gt;&lt;author&gt;Guan, Weijie&lt;/author&gt;&lt;author&gt;Chen, Ruchong&lt;/author&gt;&lt;author&gt;Wang, Wei&lt;/author&gt;&lt;author&gt;Li, Jianfu&lt;/author&gt;&lt;author&gt;Xu, Ke&lt;/author&gt;&lt;author&gt;Li, Caichen&lt;/author&gt;&lt;author&gt;Ai, Qing&lt;/author&gt;&lt;author&gt;Lu, Weixiang&lt;/author&gt;&lt;author&gt;Liang, Hengrui&lt;/author&gt;&lt;/authors&gt;&lt;/contributors&gt;&lt;titles&gt;&lt;title&gt;Cancer patients in SARS-CoV-2 infection: a nationwide analysis in China&lt;/title&gt;&lt;secondary-title&gt;The lancet oncology&lt;/secondary-title&gt;&lt;/titles&gt;&lt;periodical&gt;&lt;full-title&gt;The lancet oncology&lt;/full-title&gt;&lt;/periodical&gt;&lt;pages&gt;335-337&lt;/pages&gt;&lt;volume&gt;21&lt;/volume&gt;&lt;number&gt;3&lt;/number&gt;&lt;dates&gt;&lt;year&gt;2020&lt;/year&gt;&lt;/dates&gt;&lt;isbn&gt;1470-2045&lt;/isbn&gt;&lt;urls&gt;&lt;/urls&gt;&lt;/record&gt;&lt;/Cite&gt;&lt;/EndNote&gt;</w:instrText>
      </w:r>
      <w:r w:rsidR="00241F57">
        <w:fldChar w:fldCharType="separate"/>
      </w:r>
      <w:r w:rsidR="00AA4988" w:rsidRPr="00AA4988">
        <w:rPr>
          <w:noProof/>
          <w:vertAlign w:val="superscript"/>
        </w:rPr>
        <w:t>4,7</w:t>
      </w:r>
      <w:r w:rsidR="00241F57">
        <w:fldChar w:fldCharType="end"/>
      </w:r>
      <w:r>
        <w:t>.</w:t>
      </w:r>
      <w:r w:rsidR="00241F57">
        <w:t xml:space="preserve"> </w:t>
      </w:r>
      <w:r w:rsidR="00F7603B">
        <w:t>F</w:t>
      </w:r>
      <w:r w:rsidR="004E3561">
        <w:t>actors found to be</w:t>
      </w:r>
      <w:r w:rsidR="00241F57">
        <w:t xml:space="preserve"> </w:t>
      </w:r>
      <w:r w:rsidR="007642CC">
        <w:t>associated with increased mortality include</w:t>
      </w:r>
      <w:r w:rsidR="00241F57">
        <w:t xml:space="preserve"> increased age, male </w:t>
      </w:r>
      <w:r w:rsidR="007642CC">
        <w:t xml:space="preserve">sex, smoking, </w:t>
      </w:r>
      <w:r w:rsidR="004E3561">
        <w:t xml:space="preserve">number of comorbidities, </w:t>
      </w:r>
      <w:r w:rsidR="007642CC">
        <w:t>and active or metastatic cancer</w:t>
      </w:r>
      <w:r w:rsidR="007642CC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.DATA </w:instrText>
      </w:r>
      <w:r w:rsidR="00AA4988">
        <w:fldChar w:fldCharType="end"/>
      </w:r>
      <w:r w:rsidR="007642CC">
        <w:fldChar w:fldCharType="separate"/>
      </w:r>
      <w:r w:rsidR="00AA4988" w:rsidRPr="00AA4988">
        <w:rPr>
          <w:noProof/>
          <w:vertAlign w:val="superscript"/>
        </w:rPr>
        <w:t>8-10</w:t>
      </w:r>
      <w:r w:rsidR="007642CC">
        <w:fldChar w:fldCharType="end"/>
      </w:r>
      <w:r w:rsidR="007642CC">
        <w:t>, especially lung cancer</w:t>
      </w:r>
      <w:r w:rsidR="007642CC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 </w:instrText>
      </w:r>
      <w:r w:rsidR="00063CFD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.DATA </w:instrText>
      </w:r>
      <w:r w:rsidR="00063CFD">
        <w:fldChar w:fldCharType="end"/>
      </w:r>
      <w:r w:rsidR="007642CC">
        <w:fldChar w:fldCharType="separate"/>
      </w:r>
      <w:r w:rsidR="00063CFD" w:rsidRPr="00063CFD">
        <w:rPr>
          <w:noProof/>
          <w:vertAlign w:val="superscript"/>
        </w:rPr>
        <w:t>11-13</w:t>
      </w:r>
      <w:r w:rsidR="007642CC">
        <w:fldChar w:fldCharType="end"/>
      </w:r>
      <w:r w:rsidR="007642CC">
        <w:t>.</w:t>
      </w:r>
      <w:r>
        <w:t xml:space="preserve"> </w:t>
      </w:r>
      <w:r w:rsidR="00170B40">
        <w:t>A</w:t>
      </w:r>
      <w:r w:rsidR="0073697B">
        <w:t xml:space="preserve">dvanced </w:t>
      </w:r>
      <w:r w:rsidR="00386D9A">
        <w:t xml:space="preserve">age, </w:t>
      </w:r>
      <w:r w:rsidR="0073697B">
        <w:t xml:space="preserve">male gender, and </w:t>
      </w:r>
      <w:r w:rsidR="00386D9A">
        <w:t>comorbidities such as hypertension and diabetes</w:t>
      </w:r>
      <w:r w:rsidR="0073697B">
        <w:t xml:space="preserve"> have shown in the general population to be associated with greater risk of developing acute respiratory distress syndrome and death</w:t>
      </w:r>
      <w:r w:rsidR="0073697B">
        <w:fldChar w:fldCharType="begin"/>
      </w:r>
      <w:r w:rsidR="00063CFD">
        <w:instrText xml:space="preserve"> ADDIN EN.CITE &lt;EndNote&gt;&lt;Cite&gt;&lt;Author&gt;Wu&lt;/Author&gt;&lt;Year&gt;2020&lt;/Year&gt;&lt;RecNum&gt;81&lt;/RecNum&gt;&lt;DisplayText&gt;&lt;style face="superscript"&gt;14&lt;/style&gt;&lt;/DisplayText&gt;&lt;record&gt;&lt;rec-number&gt;81&lt;/rec-number&gt;&lt;foreign-keys&gt;&lt;key app="EN" db-id="tt2x5f92stdwtledax8vt92z0xw2ezvd59we" timestamp="1616614621"&gt;81&lt;/key&gt;&lt;/foreign-keys&gt;&lt;ref-type name="Journal Article"&gt;17&lt;/ref-type&gt;&lt;contributors&gt;&lt;authors&gt;&lt;author&gt;Wu, Chaomin&lt;/author&gt;&lt;author&gt;Chen, Xiaoyan&lt;/author&gt;&lt;author&gt;Cai, Yanping&lt;/author&gt;&lt;author&gt;Zhou, Xing&lt;/author&gt;&lt;author&gt;Xu, Sha&lt;/author&gt;&lt;author&gt;Huang, Hanping&lt;/author&gt;&lt;author&gt;Zhang, Li&lt;/author&gt;&lt;author&gt;Zhou, Xia&lt;/author&gt;&lt;author&gt;Du, Chunling&lt;/author&gt;&lt;author&gt;Zhang, Yuye&lt;/author&gt;&lt;/authors&gt;&lt;/contributors&gt;&lt;titles&gt;&lt;title&gt;Risk factors associated with acute respiratory distress syndrome and death in patients with coronavirus disease 2019 pneumonia in Wuhan, China&lt;/title&gt;&lt;secondary-title&gt;JAMA internal medicine&lt;/secondary-title&gt;&lt;/titles&gt;&lt;periodical&gt;&lt;full-title&gt;JAMA internal medicine&lt;/full-title&gt;&lt;/periodical&gt;&lt;pages&gt;934-943&lt;/pages&gt;&lt;volume&gt;180&lt;/volume&gt;&lt;number&gt;7&lt;/number&gt;&lt;dates&gt;&lt;year&gt;2020&lt;/year&gt;&lt;/dates&gt;&lt;isbn&gt;2168-6106&lt;/isbn&gt;&lt;urls&gt;&lt;/urls&gt;&lt;/record&gt;&lt;/Cite&gt;&lt;/EndNote&gt;</w:instrText>
      </w:r>
      <w:r w:rsidR="0073697B">
        <w:fldChar w:fldCharType="separate"/>
      </w:r>
      <w:r w:rsidR="00063CFD" w:rsidRPr="00063CFD">
        <w:rPr>
          <w:noProof/>
          <w:vertAlign w:val="superscript"/>
        </w:rPr>
        <w:t>14</w:t>
      </w:r>
      <w:r w:rsidR="0073697B">
        <w:fldChar w:fldCharType="end"/>
      </w:r>
      <w:r w:rsidR="0073697B">
        <w:t>.</w:t>
      </w:r>
      <w:r w:rsidR="00386D9A">
        <w:t xml:space="preserve"> </w:t>
      </w:r>
      <w:r w:rsidR="004E3561">
        <w:t xml:space="preserve">More recent studies have </w:t>
      </w:r>
      <w:r w:rsidR="007270F6">
        <w:t>identified</w:t>
      </w:r>
      <w:r w:rsidR="004E3561">
        <w:t xml:space="preserve"> </w:t>
      </w:r>
      <w:r w:rsidR="00075832">
        <w:t xml:space="preserve">healthcare disparity and non-Hispanic black and Hispanic </w:t>
      </w:r>
      <w:r w:rsidR="0065280E">
        <w:t>e</w:t>
      </w:r>
      <w:r w:rsidR="00075832">
        <w:t>thnicities as additional risk factors</w:t>
      </w:r>
      <w:r>
        <w:t xml:space="preserve"> for c</w:t>
      </w:r>
      <w:r w:rsidRPr="00A113EB">
        <w:t xml:space="preserve">ancer and </w:t>
      </w:r>
      <w:r>
        <w:t xml:space="preserve">poorer </w:t>
      </w:r>
      <w:r w:rsidRPr="00A113EB">
        <w:t>COVID-19</w:t>
      </w:r>
      <w:r>
        <w:t xml:space="preserve"> outcome</w:t>
      </w:r>
      <w:r w:rsidR="00372ED5">
        <w:t>s</w:t>
      </w:r>
      <w:r w:rsidR="00F919A5">
        <w:fldChar w:fldCharType="begin"/>
      </w:r>
      <w:r w:rsidR="00063CFD">
        <w:instrText xml:space="preserve"> ADDIN EN.CITE &lt;EndNote&gt;&lt;Cite&gt;&lt;Author&gt;Rivera&lt;/Author&gt;&lt;Year&gt;2020&lt;/Year&gt;&lt;RecNum&gt;79&lt;/RecNum&gt;&lt;DisplayText&gt;&lt;style face="superscript"&gt;15&lt;/style&gt;&lt;/DisplayText&gt;&lt;record&gt;&lt;rec-number&gt;79&lt;/rec-number&gt;&lt;foreign-keys&gt;&lt;key app="EN" db-id="tt2x5f92stdwtledax8vt92z0xw2ezvd59we" timestamp="1616614429"&gt;79&lt;/key&gt;&lt;/foreign-keys&gt;&lt;ref-type name="Journal Article"&gt;17&lt;/ref-type&gt;&lt;contributors&gt;&lt;authors&gt;&lt;author&gt;Rivera, Donna R&lt;/author&gt;&lt;author&gt;Peters, Solange&lt;/author&gt;&lt;author&gt;Panagiotou, Orestis A&lt;/author&gt;&lt;author&gt;Shah, Dimpy P&lt;/author&gt;&lt;author&gt;Kuderer, Nicole M&lt;/author&gt;&lt;author&gt;Hsu, Chih-Yuan&lt;/author&gt;&lt;author&gt;Rubinstein, Samuel M&lt;/author&gt;&lt;author&gt;Lee, Brendan J&lt;/author&gt;&lt;author&gt;Choueiri, Toni K&lt;/author&gt;&lt;author&gt;de Lima Lopes, Gilberto&lt;/author&gt;&lt;/authors&gt;&lt;/contributors&gt;&lt;titles&gt;&lt;title&gt;Utilization of COVID-19 treatments and clinical outcomes among patients with cancer: a COVID-19 and Cancer Consortium (CCC19) cohort study&lt;/title&gt;&lt;secondary-title&gt;Cancer discovery&lt;/secondary-title&gt;&lt;/titles&gt;&lt;periodical&gt;&lt;full-title&gt;Cancer discovery&lt;/full-title&gt;&lt;/periodical&gt;&lt;pages&gt;1514-1527&lt;/pages&gt;&lt;volume&gt;10&lt;/volume&gt;&lt;number&gt;10&lt;/number&gt;&lt;dates&gt;&lt;year&gt;2020&lt;/year&gt;&lt;/dates&gt;&lt;isbn&gt;2159-8274&lt;/isbn&gt;&lt;urls&gt;&lt;/urls&gt;&lt;/record&gt;&lt;/Cite&gt;&lt;/EndNote&gt;</w:instrText>
      </w:r>
      <w:r w:rsidR="00F919A5">
        <w:fldChar w:fldCharType="separate"/>
      </w:r>
      <w:r w:rsidR="00063CFD" w:rsidRPr="00063CFD">
        <w:rPr>
          <w:noProof/>
          <w:vertAlign w:val="superscript"/>
        </w:rPr>
        <w:t>15</w:t>
      </w:r>
      <w:r w:rsidR="00F919A5">
        <w:fldChar w:fldCharType="end"/>
      </w:r>
      <w:r>
        <w:t>. While the time-sensitive nature of these studies is appreciated, the majority of such studies involves a small number of patients from a single hospital system</w:t>
      </w:r>
      <w:r w:rsidR="00E11419">
        <w:t xml:space="preserve">, without consideration </w:t>
      </w:r>
      <w:r w:rsidR="00E11419">
        <w:lastRenderedPageBreak/>
        <w:t>for matched controls</w:t>
      </w:r>
      <w:r>
        <w:t>. Therefore, findings from such studies need to be interpreted in appropriate contexts</w:t>
      </w:r>
      <w:r w:rsidR="006733AE">
        <w:t xml:space="preserve">, and studies involving larger cohorts </w:t>
      </w:r>
      <w:r w:rsidR="00BC2418">
        <w:t>may provide</w:t>
      </w:r>
      <w:r w:rsidR="003D0067">
        <w:t xml:space="preserve"> </w:t>
      </w:r>
      <w:r w:rsidR="00BC2418">
        <w:t>unique insight</w:t>
      </w:r>
      <w:r w:rsidR="00A03E76">
        <w:t>s</w:t>
      </w:r>
      <w:r w:rsidR="003D0067">
        <w:t>.</w:t>
      </w:r>
    </w:p>
    <w:p w14:paraId="14C1FDD8" w14:textId="4BD6566A" w:rsidR="00406F5D" w:rsidRDefault="00620EC5" w:rsidP="00830F0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</w:t>
      </w:r>
      <w:r w:rsidR="00714753">
        <w:t xml:space="preserve"> particular</w:t>
      </w:r>
      <w:r w:rsidR="00264A15">
        <w:t xml:space="preserve"> question </w:t>
      </w:r>
      <w:r w:rsidR="007F50DA">
        <w:t>that can</w:t>
      </w:r>
      <w:r w:rsidR="00D5136B">
        <w:t xml:space="preserve"> benefit from a larger</w:t>
      </w:r>
      <w:r w:rsidR="00B54906">
        <w:t>-scale</w:t>
      </w:r>
      <w:r w:rsidR="00503D4E">
        <w:t xml:space="preserve"> e</w:t>
      </w:r>
      <w:r w:rsidR="00503D4E" w:rsidRPr="00503D4E">
        <w:t xml:space="preserve">pidemiological </w:t>
      </w:r>
      <w:r w:rsidR="00503D4E">
        <w:t>a</w:t>
      </w:r>
      <w:r w:rsidR="00503D4E" w:rsidRPr="00503D4E">
        <w:t>nalysis</w:t>
      </w:r>
      <w:r w:rsidR="00B54906">
        <w:t xml:space="preserve"> </w:t>
      </w:r>
      <w:r w:rsidR="00D5136B">
        <w:t>is</w:t>
      </w:r>
      <w:r w:rsidR="00264A15">
        <w:t xml:space="preserve"> </w:t>
      </w:r>
      <w:r w:rsidR="004E3561">
        <w:t xml:space="preserve">whether cancer </w:t>
      </w:r>
      <w:r w:rsidR="0025536A">
        <w:t>serves as</w:t>
      </w:r>
      <w:r w:rsidR="004E3561">
        <w:t xml:space="preserve"> an independent risk factor for COVID-19 and its associated negative outcomes</w:t>
      </w:r>
      <w:r w:rsidR="004E3561">
        <w:fldChar w:fldCharType="begin"/>
      </w:r>
      <w:r w:rsidR="00063CFD">
        <w:instrText xml:space="preserve"> ADDIN EN.CITE &lt;EndNote&gt;&lt;Cite&gt;&lt;Author&gt;Derosa&lt;/Author&gt;&lt;Year&gt;2020&lt;/Year&gt;&lt;RecNum&gt;76&lt;/RecNum&gt;&lt;DisplayText&gt;&lt;style face="superscript"&gt;16&lt;/style&gt;&lt;/DisplayText&gt;&lt;record&gt;&lt;rec-number&gt;76&lt;/rec-number&gt;&lt;foreign-keys&gt;&lt;key app="EN" db-id="tt2x5f92stdwtledax8vt92z0xw2ezvd59we" timestamp="1616614205"&gt;76&lt;/key&gt;&lt;/foreign-keys&gt;&lt;ref-type name="Journal Article"&gt;17&lt;/ref-type&gt;&lt;contributors&gt;&lt;authors&gt;&lt;author&gt;Derosa, Lisa&lt;/author&gt;&lt;author&gt;Melenotte, Cléa&lt;/author&gt;&lt;author&gt;Griscelli, Franck&lt;/author&gt;&lt;author&gt;Gachot, Bertrand&lt;/author&gt;&lt;author&gt;Marabelle, Aurélien&lt;/author&gt;&lt;author&gt;Kroemer, Guido&lt;/author&gt;&lt;author&gt;Zitvogel, Laurence&lt;/author&gt;&lt;/authors&gt;&lt;/contributors&gt;&lt;titles&gt;&lt;title&gt;The immuno-oncological challenge of COVID-19&lt;/title&gt;&lt;secondary-title&gt;Nature Cancer&lt;/secondary-title&gt;&lt;/titles&gt;&lt;periodical&gt;&lt;full-title&gt;Nature Cancer&lt;/full-title&gt;&lt;/periodical&gt;&lt;pages&gt;946-964&lt;/pages&gt;&lt;volume&gt;1&lt;/volume&gt;&lt;number&gt;10&lt;/number&gt;&lt;dates&gt;&lt;year&gt;2020&lt;/year&gt;&lt;/dates&gt;&lt;isbn&gt;2662-1347&lt;/isbn&gt;&lt;urls&gt;&lt;/urls&gt;&lt;/record&gt;&lt;/Cite&gt;&lt;/EndNote&gt;</w:instrText>
      </w:r>
      <w:r w:rsidR="004E3561">
        <w:fldChar w:fldCharType="separate"/>
      </w:r>
      <w:r w:rsidR="00063CFD" w:rsidRPr="00063CFD">
        <w:rPr>
          <w:noProof/>
          <w:vertAlign w:val="superscript"/>
        </w:rPr>
        <w:t>16</w:t>
      </w:r>
      <w:r w:rsidR="004E3561">
        <w:fldChar w:fldCharType="end"/>
      </w:r>
      <w:r w:rsidR="004E3561">
        <w:t xml:space="preserve">. </w:t>
      </w:r>
      <w:r w:rsidR="00D953C7">
        <w:t>T</w:t>
      </w:r>
      <w:r w:rsidR="00EC17B3">
        <w:t xml:space="preserve">he extent at which cancer </w:t>
      </w:r>
      <w:r w:rsidR="00D6642C">
        <w:t>diagnosis</w:t>
      </w:r>
      <w:r w:rsidR="00EC17B3">
        <w:t xml:space="preserve"> contribut</w:t>
      </w:r>
      <w:r w:rsidR="001A0A80">
        <w:t>es</w:t>
      </w:r>
      <w:r w:rsidR="00EC17B3">
        <w:t xml:space="preserve"> to poorer C</w:t>
      </w:r>
      <w:r w:rsidR="00D953C7">
        <w:t>OVID</w:t>
      </w:r>
      <w:r w:rsidR="00EC17B3">
        <w:t xml:space="preserve">-19 outcomes </w:t>
      </w:r>
      <w:r w:rsidR="00AC6ECA">
        <w:t>is</w:t>
      </w:r>
      <w:r w:rsidR="00EC17B3">
        <w:t xml:space="preserve"> a distinct topic from how C</w:t>
      </w:r>
      <w:r w:rsidR="00AC6ECA">
        <w:t>OVID</w:t>
      </w:r>
      <w:r w:rsidR="00EC17B3">
        <w:t>-19 impacts those who are undergoing treatment</w:t>
      </w:r>
      <w:r w:rsidR="0037133A">
        <w:t>s</w:t>
      </w:r>
      <w:r w:rsidR="00EC17B3">
        <w:t xml:space="preserve">. </w:t>
      </w:r>
      <w:r w:rsidR="000377E3">
        <w:t>Before</w:t>
      </w:r>
      <w:r w:rsidR="001A30F3">
        <w:t xml:space="preserve"> </w:t>
      </w:r>
      <w:r w:rsidR="00EC17B3">
        <w:t>attribut</w:t>
      </w:r>
      <w:r w:rsidR="001A30F3">
        <w:t>ing</w:t>
      </w:r>
      <w:r w:rsidR="00EC17B3">
        <w:t xml:space="preserve"> poorer COVID-19 outcome to </w:t>
      </w:r>
      <w:r w:rsidR="001A30F3">
        <w:t>a</w:t>
      </w:r>
      <w:r w:rsidR="002C485E">
        <w:t>n individual</w:t>
      </w:r>
      <w:r w:rsidR="001A30F3">
        <w:t xml:space="preserve">’s </w:t>
      </w:r>
      <w:r w:rsidR="00EC17B3">
        <w:t xml:space="preserve">cancer </w:t>
      </w:r>
      <w:r w:rsidR="00D6642C">
        <w:t>diagnosis</w:t>
      </w:r>
      <w:r w:rsidR="00EC17B3">
        <w:t xml:space="preserve">, we need to </w:t>
      </w:r>
      <w:r w:rsidR="001A30F3">
        <w:t xml:space="preserve">first </w:t>
      </w:r>
      <w:r w:rsidR="006D67D5">
        <w:t xml:space="preserve">clarify whether </w:t>
      </w:r>
      <w:r w:rsidR="00EC17B3">
        <w:t>it</w:t>
      </w:r>
      <w:r w:rsidR="006D67D5">
        <w:t xml:space="preserve"> acts</w:t>
      </w:r>
      <w:r w:rsidR="00EC17B3">
        <w:t xml:space="preserve"> as a</w:t>
      </w:r>
      <w:r w:rsidR="00E0172C">
        <w:t>n</w:t>
      </w:r>
      <w:r w:rsidR="00EC17B3">
        <w:t xml:space="preserve"> independent factor. </w:t>
      </w:r>
      <w:r w:rsidR="0052646A">
        <w:t>The answer to this question will</w:t>
      </w:r>
      <w:r w:rsidR="001A30F3">
        <w:t xml:space="preserve"> provide additional insight into </w:t>
      </w:r>
      <w:r w:rsidR="00B82CF8">
        <w:t xml:space="preserve">the role of cancer </w:t>
      </w:r>
      <w:r w:rsidR="00D217A2">
        <w:t>for</w:t>
      </w:r>
      <w:r w:rsidR="00B82CF8">
        <w:t xml:space="preserve"> COVID-19 severity and </w:t>
      </w:r>
      <w:r w:rsidR="004A2DB6">
        <w:t xml:space="preserve">help inform </w:t>
      </w:r>
      <w:r w:rsidR="001A30F3">
        <w:t xml:space="preserve">clinical management of this </w:t>
      </w:r>
      <w:r w:rsidR="00C1643D">
        <w:t xml:space="preserve">particular </w:t>
      </w:r>
      <w:r w:rsidR="001A30F3">
        <w:t xml:space="preserve">patient population. </w:t>
      </w:r>
      <w:r w:rsidR="00567FC3">
        <w:t xml:space="preserve">Because of the inherent </w:t>
      </w:r>
      <w:r w:rsidR="00567FC3" w:rsidRPr="00B27E1E">
        <w:t xml:space="preserve">heterogeneity </w:t>
      </w:r>
      <w:r w:rsidR="00567FC3">
        <w:t>of th</w:t>
      </w:r>
      <w:r w:rsidR="007A1995">
        <w:t>is</w:t>
      </w:r>
      <w:r w:rsidR="00567FC3">
        <w:t xml:space="preserve"> population, a</w:t>
      </w:r>
      <w:r w:rsidR="00EC17B3">
        <w:t xml:space="preserve"> sufficiently large cancer </w:t>
      </w:r>
      <w:r w:rsidR="001A30F3">
        <w:t xml:space="preserve">patient </w:t>
      </w:r>
      <w:r w:rsidR="00EC17B3">
        <w:t xml:space="preserve">population is required to match age, sex, and other known COVID-19 risk factors with adequate control </w:t>
      </w:r>
      <w:r w:rsidR="00D9163F">
        <w:t>for</w:t>
      </w:r>
      <w:r w:rsidR="00EC17B3">
        <w:t xml:space="preserve"> potential confounders.  In this study, we use the </w:t>
      </w:r>
      <w:r w:rsidR="00EC17B3" w:rsidRPr="009B05E9">
        <w:t>Optum</w:t>
      </w:r>
      <w:r w:rsidR="003F70C8">
        <w:t>®</w:t>
      </w:r>
      <w:r w:rsidR="003F70C8">
        <w:rPr>
          <w:vertAlign w:val="superscript"/>
        </w:rPr>
        <w:t xml:space="preserve"> </w:t>
      </w:r>
      <w:r w:rsidR="00B04816">
        <w:t>de-identified</w:t>
      </w:r>
      <w:r w:rsidR="00EC17B3">
        <w:t xml:space="preserve"> C</w:t>
      </w:r>
      <w:r w:rsidR="00B04816">
        <w:t>OVID</w:t>
      </w:r>
      <w:r w:rsidR="00EC17B3">
        <w:t xml:space="preserve">-19 </w:t>
      </w:r>
      <w:r w:rsidR="00EC17B3" w:rsidRPr="009B05E9">
        <w:t>Electronic Health Record (EHR)</w:t>
      </w:r>
      <w:r w:rsidR="00EC17B3">
        <w:t xml:space="preserve"> data to </w:t>
      </w:r>
      <w:r w:rsidR="00A84124">
        <w:t>elucidate</w:t>
      </w:r>
      <w:r w:rsidR="00EC17B3">
        <w:t xml:space="preserve"> C</w:t>
      </w:r>
      <w:r w:rsidR="00251755">
        <w:t>OVID</w:t>
      </w:r>
      <w:r w:rsidR="00EC17B3">
        <w:t xml:space="preserve">-19 outcomes </w:t>
      </w:r>
      <w:r w:rsidR="00B32DDE">
        <w:t>between cancer and non-cancer subgroups</w:t>
      </w:r>
      <w:r w:rsidR="00EC17B3">
        <w:t xml:space="preserve">. </w:t>
      </w:r>
    </w:p>
    <w:p w14:paraId="617F8A79" w14:textId="77777777" w:rsid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 w:rsidRPr="00A676C7">
        <w:rPr>
          <w:b/>
        </w:rPr>
        <w:t>METHODS</w:t>
      </w:r>
    </w:p>
    <w:p w14:paraId="343E322B" w14:textId="3D78E1E9" w:rsidR="002E78F4" w:rsidRP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 xml:space="preserve">Data </w:t>
      </w:r>
      <w:r w:rsidR="00C4103C">
        <w:rPr>
          <w:b/>
        </w:rPr>
        <w:t>Source</w:t>
      </w:r>
      <w:r>
        <w:t xml:space="preserve"> </w:t>
      </w:r>
    </w:p>
    <w:p w14:paraId="5117626D" w14:textId="75774194" w:rsidR="002E78F4" w:rsidRDefault="002E78F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2E6F8C">
        <w:t>This study us</w:t>
      </w:r>
      <w:r w:rsidR="00C43E5D">
        <w:t>es</w:t>
      </w:r>
      <w:r w:rsidRPr="002E6F8C">
        <w:t xml:space="preserve"> </w:t>
      </w:r>
      <w:r>
        <w:t>Optum®</w:t>
      </w:r>
      <w:r>
        <w:rPr>
          <w:vertAlign w:val="superscript"/>
        </w:rPr>
        <w:t xml:space="preserve"> </w:t>
      </w:r>
      <w:r>
        <w:t>de-identified COVID-19 Electronic Health Record</w:t>
      </w:r>
      <w:r w:rsidR="00D831E4">
        <w:t xml:space="preserve"> (E</w:t>
      </w:r>
      <w:r w:rsidR="0048316C">
        <w:t>H</w:t>
      </w:r>
      <w:r w:rsidR="00D831E4">
        <w:t>R)</w:t>
      </w:r>
      <w:r>
        <w:t xml:space="preserve"> data. </w:t>
      </w:r>
      <w:r w:rsidR="00CD2959" w:rsidRPr="00CD2959">
        <w:t xml:space="preserve">To meet the urgent need to understand the clinical impact of SARS-CoV-2 infection amidst this global pandemic, </w:t>
      </w:r>
      <w:r>
        <w:t>Optum</w:t>
      </w:r>
      <w:r w:rsidR="002D44F8">
        <w:t>®</w:t>
      </w:r>
      <w:r>
        <w:t xml:space="preserve"> developed a data pipeline </w:t>
      </w:r>
      <w:r w:rsidR="007B4246">
        <w:t xml:space="preserve">with </w:t>
      </w:r>
      <w:r>
        <w:t xml:space="preserve">minimal </w:t>
      </w:r>
      <w:r w:rsidR="00B34E57">
        <w:t>time</w:t>
      </w:r>
      <w:r>
        <w:t xml:space="preserve"> lag while preserving as much clinical </w:t>
      </w:r>
      <w:r w:rsidR="002A3CCE">
        <w:t>information</w:t>
      </w:r>
      <w:r>
        <w:t xml:space="preserve"> as possible. The COVID-19 data </w:t>
      </w:r>
      <w:r w:rsidR="00826259">
        <w:t xml:space="preserve">are </w:t>
      </w:r>
      <w:r>
        <w:t>sourced from Optum</w:t>
      </w:r>
      <w:r w:rsidR="00486E30">
        <w:t>®</w:t>
      </w:r>
      <w:r>
        <w:t>’s longitudinal EHR repository</w:t>
      </w:r>
      <w:r w:rsidR="004A75B1">
        <w:t xml:space="preserve"> </w:t>
      </w:r>
      <w:r>
        <w:t>derived from</w:t>
      </w:r>
      <w:r w:rsidRPr="00041935">
        <w:t xml:space="preserve"> more than 700 </w:t>
      </w:r>
      <w:r w:rsidR="004A75B1">
        <w:t>h</w:t>
      </w:r>
      <w:r w:rsidRPr="00041935">
        <w:t xml:space="preserve">ospitals and 7000 </w:t>
      </w:r>
      <w:r w:rsidR="004A75B1">
        <w:t>c</w:t>
      </w:r>
      <w:r w:rsidRPr="00041935">
        <w:t>linics</w:t>
      </w:r>
      <w:r>
        <w:t xml:space="preserve"> in the U.S</w:t>
      </w:r>
      <w:r w:rsidR="00302874">
        <w:t>.</w:t>
      </w:r>
      <w:r>
        <w:t xml:space="preserve"> </w:t>
      </w:r>
      <w:r w:rsidR="005A6A9C" w:rsidRPr="005A6A9C">
        <w:t xml:space="preserve">with </w:t>
      </w:r>
      <w:r w:rsidR="005A6A9C">
        <w:t xml:space="preserve">patient </w:t>
      </w:r>
      <w:r w:rsidR="004374BB">
        <w:t xml:space="preserve">medical </w:t>
      </w:r>
      <w:r w:rsidR="005A6A9C">
        <w:t>history</w:t>
      </w:r>
      <w:r w:rsidR="005A6A9C" w:rsidRPr="005A6A9C">
        <w:t xml:space="preserve"> dating back to January 1, 2007</w:t>
      </w:r>
      <w:r w:rsidR="00B7609C">
        <w:t>.</w:t>
      </w:r>
      <w:r w:rsidR="005A6A9C" w:rsidRPr="005A6A9C">
        <w:t xml:space="preserve"> </w:t>
      </w:r>
      <w:r w:rsidR="00302874">
        <w:t>The January 2</w:t>
      </w:r>
      <w:r w:rsidR="00971192">
        <w:t>8</w:t>
      </w:r>
      <w:r w:rsidR="00B7609C">
        <w:t>, 2021</w:t>
      </w:r>
      <w:r w:rsidR="00302874">
        <w:t xml:space="preserve"> release used in this study</w:t>
      </w:r>
      <w:r>
        <w:t xml:space="preserve"> includes EHR data </w:t>
      </w:r>
      <w:r w:rsidR="00087DE7">
        <w:t>for</w:t>
      </w:r>
      <w:r>
        <w:t xml:space="preserve"> 3.8 million unique individuals </w:t>
      </w:r>
      <w:r w:rsidR="00B62B3F">
        <w:t xml:space="preserve">with a </w:t>
      </w:r>
      <w:r w:rsidR="00B62B3F" w:rsidRPr="00762CE2">
        <w:t xml:space="preserve">documented COVID-19 </w:t>
      </w:r>
      <w:r w:rsidR="00B62B3F" w:rsidRPr="00762CE2">
        <w:lastRenderedPageBreak/>
        <w:t>test</w:t>
      </w:r>
      <w:r w:rsidRPr="00762CE2">
        <w:t xml:space="preserve"> </w:t>
      </w:r>
      <w:r w:rsidR="00574972">
        <w:t>on or after</w:t>
      </w:r>
      <w:r w:rsidRPr="00762CE2">
        <w:t xml:space="preserve"> </w:t>
      </w:r>
      <w:r w:rsidR="00EE346A">
        <w:t xml:space="preserve">February 1, </w:t>
      </w:r>
      <w:r w:rsidRPr="00762CE2">
        <w:t>2020</w:t>
      </w:r>
      <w:r w:rsidR="00EB1309">
        <w:t xml:space="preserve">, </w:t>
      </w:r>
      <w:r w:rsidR="00826259">
        <w:t xml:space="preserve">regardless of </w:t>
      </w:r>
      <w:r w:rsidR="00DE35D3">
        <w:t xml:space="preserve">the </w:t>
      </w:r>
      <w:r w:rsidR="00E63F5F">
        <w:t>test results.</w:t>
      </w:r>
      <w:r>
        <w:t xml:space="preserve"> </w:t>
      </w:r>
      <w:r w:rsidR="003D5D1B">
        <w:t xml:space="preserve">The Optum® COVID-19 EHR </w:t>
      </w:r>
      <w:r w:rsidR="00E63F5F">
        <w:t xml:space="preserve">data </w:t>
      </w:r>
      <w:r w:rsidR="00B34B1A">
        <w:t>cover</w:t>
      </w:r>
      <w:r w:rsidRPr="00E02A80">
        <w:t xml:space="preserve"> patient</w:t>
      </w:r>
      <w:r w:rsidR="00B34B1A">
        <w:t>-</w:t>
      </w:r>
      <w:r w:rsidRPr="00E02A80">
        <w:t>level</w:t>
      </w:r>
      <w:r w:rsidR="00E63F5F">
        <w:t xml:space="preserve">, </w:t>
      </w:r>
      <w:r w:rsidR="003C5215">
        <w:t xml:space="preserve">longitudinal </w:t>
      </w:r>
      <w:r w:rsidR="00741DAB">
        <w:t xml:space="preserve">clinical </w:t>
      </w:r>
      <w:r w:rsidR="00E63F5F">
        <w:t xml:space="preserve">records </w:t>
      </w:r>
      <w:r w:rsidR="00B34B1A">
        <w:t>includ</w:t>
      </w:r>
      <w:r w:rsidR="00944B28">
        <w:t>ing</w:t>
      </w:r>
      <w:r>
        <w:t xml:space="preserve"> </w:t>
      </w:r>
      <w:r w:rsidRPr="00E02A80">
        <w:t xml:space="preserve">demographics, </w:t>
      </w:r>
      <w:r w:rsidR="00B34B1A">
        <w:t>diagnos</w:t>
      </w:r>
      <w:r w:rsidR="00E63F5F">
        <w:t>es</w:t>
      </w:r>
      <w:r w:rsidR="00B34B1A">
        <w:t>, procedure</w:t>
      </w:r>
      <w:r w:rsidR="00E63F5F">
        <w:t>s</w:t>
      </w:r>
      <w:r w:rsidR="00B34B1A">
        <w:t>, lab tests, care setting</w:t>
      </w:r>
      <w:r w:rsidR="00E63F5F">
        <w:t>s</w:t>
      </w:r>
      <w:r w:rsidR="00B34B1A">
        <w:t xml:space="preserve">, </w:t>
      </w:r>
      <w:r w:rsidR="00B34B1A" w:rsidRPr="00E02A80">
        <w:t xml:space="preserve">medications prescribed </w:t>
      </w:r>
      <w:r w:rsidR="0071517D">
        <w:t>or</w:t>
      </w:r>
      <w:r w:rsidR="00B34B1A" w:rsidRPr="00E02A80">
        <w:t xml:space="preserve"> administered</w:t>
      </w:r>
      <w:r w:rsidR="00B34B1A">
        <w:t xml:space="preserve">, and </w:t>
      </w:r>
      <w:r w:rsidRPr="00E02A80">
        <w:t>mortality</w:t>
      </w:r>
      <w:r w:rsidR="00B34B1A">
        <w:t>.</w:t>
      </w:r>
      <w:r w:rsidRPr="00E02A80">
        <w:t xml:space="preserve"> </w:t>
      </w:r>
    </w:p>
    <w:p w14:paraId="41DA8065" w14:textId="63F68591" w:rsidR="003452B5" w:rsidRDefault="00D63324" w:rsidP="008D2BED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The inclusion criteria</w:t>
      </w:r>
      <w:r w:rsidR="00AD66E7">
        <w:t xml:space="preserve"> for our study</w:t>
      </w:r>
      <w:r>
        <w:t xml:space="preserve"> are: 1</w:t>
      </w:r>
      <w:r w:rsidR="003452B5">
        <w:t>)</w:t>
      </w:r>
      <w:r>
        <w:t xml:space="preserve"> Subject is </w:t>
      </w:r>
      <w:r w:rsidR="00FA7D80">
        <w:t>aged 18 or older</w:t>
      </w:r>
      <w:r w:rsidR="00801E63">
        <w:t>;</w:t>
      </w:r>
      <w:r>
        <w:t xml:space="preserve"> 2</w:t>
      </w:r>
      <w:r w:rsidR="003452B5">
        <w:t>)</w:t>
      </w:r>
      <w:r>
        <w:t xml:space="preserve"> Subject has a positive result of polymerase chain reaction (PCR) test, a</w:t>
      </w:r>
      <w:r w:rsidRPr="003F4B13">
        <w:t>ntibody</w:t>
      </w:r>
      <w:r>
        <w:t xml:space="preserve"> test, or a</w:t>
      </w:r>
      <w:r w:rsidRPr="003F4B13">
        <w:t>ntigen</w:t>
      </w:r>
      <w:r>
        <w:t xml:space="preserve"> test for COVID-19, or has </w:t>
      </w:r>
      <w:r w:rsidR="00FA7D80">
        <w:t xml:space="preserve">an </w:t>
      </w:r>
      <w:r w:rsidR="00E63F5F">
        <w:t xml:space="preserve">EHR </w:t>
      </w:r>
      <w:r w:rsidR="00FA7D80">
        <w:t>entry with a diagnosis of COVID-19 identified using the International Classification of Diseases, Tenth Revision, Clinical Modification (ICD-10-CM) codes (U07x).</w:t>
      </w:r>
      <w:r w:rsidR="00E63F5F">
        <w:t xml:space="preserve"> </w:t>
      </w:r>
      <w:r w:rsidR="000330C0">
        <w:t>Individuals</w:t>
      </w:r>
      <w:r w:rsidR="00E63F5F">
        <w:t xml:space="preserve"> </w:t>
      </w:r>
      <w:r w:rsidR="00C13353">
        <w:t>are</w:t>
      </w:r>
      <w:r w:rsidR="00E63F5F">
        <w:t xml:space="preserve"> assigned to cancer groups according to any</w:t>
      </w:r>
      <w:r w:rsidR="00FA7D80">
        <w:t xml:space="preserve"> record of ICD-9 or 10 codes indicating cancer </w:t>
      </w:r>
      <w:r w:rsidR="00960180">
        <w:t>before positive</w:t>
      </w:r>
      <w:r w:rsidR="00E63F5F">
        <w:t xml:space="preserve"> </w:t>
      </w:r>
      <w:r w:rsidR="00FA7D80">
        <w:t>COVID-19</w:t>
      </w:r>
      <w:r w:rsidR="00960180">
        <w:t xml:space="preserve"> diagnosis</w:t>
      </w:r>
      <w:r w:rsidR="00FA7D80">
        <w:t xml:space="preserve">. </w:t>
      </w:r>
      <w:r w:rsidR="00DE59E4">
        <w:t xml:space="preserve">To avoid misclassification, </w:t>
      </w:r>
      <w:r w:rsidR="00FA7D80">
        <w:t xml:space="preserve">individuals </w:t>
      </w:r>
      <w:r w:rsidR="0006305C">
        <w:t>are</w:t>
      </w:r>
      <w:r w:rsidR="00DE59E4">
        <w:t xml:space="preserve"> excluded </w:t>
      </w:r>
      <w:r w:rsidR="00FA7D80">
        <w:t>if the first record</w:t>
      </w:r>
      <w:r w:rsidR="00DE59E4">
        <w:t xml:space="preserve"> </w:t>
      </w:r>
      <w:r w:rsidR="00135F91">
        <w:t>of</w:t>
      </w:r>
      <w:r w:rsidR="00FA7D80">
        <w:t xml:space="preserve"> diagnosis </w:t>
      </w:r>
      <w:r w:rsidR="00135F91">
        <w:t>for</w:t>
      </w:r>
      <w:r w:rsidR="00FA7D80">
        <w:t xml:space="preserve"> cancer </w:t>
      </w:r>
      <w:r w:rsidR="00135F91">
        <w:t>appeared</w:t>
      </w:r>
      <w:r w:rsidR="00DE59E4">
        <w:t xml:space="preserve"> </w:t>
      </w:r>
      <w:r w:rsidR="00FA7D80">
        <w:t xml:space="preserve">on and after </w:t>
      </w:r>
      <w:r w:rsidR="005C2E1F">
        <w:t xml:space="preserve">the </w:t>
      </w:r>
      <w:r w:rsidR="00F4489B">
        <w:t xml:space="preserve">first </w:t>
      </w:r>
      <w:r w:rsidR="005C2E1F">
        <w:t xml:space="preserve">date of </w:t>
      </w:r>
      <w:r w:rsidR="00FA7D80">
        <w:t>COVID</w:t>
      </w:r>
      <w:r w:rsidR="00A26388">
        <w:t>-19</w:t>
      </w:r>
      <w:r w:rsidR="00DE59E4">
        <w:t xml:space="preserve"> </w:t>
      </w:r>
      <w:r w:rsidR="00A26388">
        <w:t>confirmation</w:t>
      </w:r>
      <w:r w:rsidR="00FA7D80">
        <w:t xml:space="preserve">. </w:t>
      </w:r>
      <w:r w:rsidR="008A4364" w:rsidRPr="008A4364">
        <w:t xml:space="preserve">This study was </w:t>
      </w:r>
      <w:r w:rsidR="007A6DAF">
        <w:t>determined</w:t>
      </w:r>
      <w:r w:rsidR="008A4364" w:rsidRPr="008A4364">
        <w:t xml:space="preserve"> by the Committee for the Protection of Human Subjects at The University of Texas Health Science Center at Houston</w:t>
      </w:r>
      <w:r w:rsidR="00202A23">
        <w:t xml:space="preserve"> (UTHealth)</w:t>
      </w:r>
      <w:r w:rsidR="004E3B44">
        <w:t xml:space="preserve"> as non-human-subjects research.</w:t>
      </w:r>
    </w:p>
    <w:p w14:paraId="78217C35" w14:textId="77777777" w:rsidR="00AE04D7" w:rsidRDefault="00D4061A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0E38A7">
        <w:rPr>
          <w:b/>
          <w:bCs/>
        </w:rPr>
        <w:t xml:space="preserve">Cancer </w:t>
      </w:r>
      <w:r w:rsidR="002D5DC5">
        <w:rPr>
          <w:b/>
          <w:bCs/>
        </w:rPr>
        <w:t>and Subtypes</w:t>
      </w:r>
    </w:p>
    <w:p w14:paraId="12F32982" w14:textId="2904DF3C" w:rsidR="001A3DB5" w:rsidRPr="00AE04D7" w:rsidRDefault="008E3FB6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8E3FB6">
        <w:t>Both</w:t>
      </w:r>
      <w:r>
        <w:rPr>
          <w:color w:val="0070C0"/>
        </w:rPr>
        <w:t xml:space="preserve"> </w:t>
      </w:r>
      <w:r w:rsidR="00A75066" w:rsidRPr="008E3FB6">
        <w:t>ICD-9 and</w:t>
      </w:r>
      <w:r>
        <w:t xml:space="preserve"> ICD-10</w:t>
      </w:r>
      <w:r w:rsidR="00A75066" w:rsidRPr="008E3FB6">
        <w:t xml:space="preserve"> </w:t>
      </w:r>
      <w:r>
        <w:t xml:space="preserve">codes are used </w:t>
      </w:r>
      <w:r w:rsidR="00555FE0">
        <w:t xml:space="preserve">to identify </w:t>
      </w:r>
      <w:r>
        <w:t xml:space="preserve">cancer diagnosis. </w:t>
      </w:r>
      <w:r w:rsidR="007E1A31">
        <w:t xml:space="preserve">ICD-10 codes include: </w:t>
      </w:r>
      <w:r w:rsidR="0013546D">
        <w:t>C50 (breast cancer), C61 (prostate cancer), C18 (colon and rectal cancer), and C34 (lung cancer)</w:t>
      </w:r>
      <w:r w:rsidR="0024020F">
        <w:t xml:space="preserve">. </w:t>
      </w:r>
      <w:r w:rsidR="004713B6">
        <w:t xml:space="preserve">Additional </w:t>
      </w:r>
      <w:r w:rsidR="00382BBC">
        <w:t xml:space="preserve">variables </w:t>
      </w:r>
      <w:r w:rsidR="004713B6">
        <w:t xml:space="preserve">related to cancer diagnosis </w:t>
      </w:r>
      <w:r w:rsidR="00036F70">
        <w:t xml:space="preserve">are considered. These </w:t>
      </w:r>
      <w:r w:rsidR="004713B6">
        <w:t>include c</w:t>
      </w:r>
      <w:r w:rsidR="00D4061A">
        <w:t xml:space="preserve">ancer </w:t>
      </w:r>
      <w:r w:rsidR="004713B6">
        <w:t>sub</w:t>
      </w:r>
      <w:r w:rsidR="00D4061A">
        <w:t>type</w:t>
      </w:r>
      <w:r w:rsidR="004713B6">
        <w:t>s</w:t>
      </w:r>
      <w:r w:rsidR="00D4061A">
        <w:t xml:space="preserve"> </w:t>
      </w:r>
      <w:r w:rsidR="00D4061A" w:rsidRPr="004713B6">
        <w:t>(solid tumor, hematologic malignancy, multiple cancers)</w:t>
      </w:r>
      <w:r w:rsidR="00390B4D">
        <w:t>;</w:t>
      </w:r>
      <w:r w:rsidR="00D4061A" w:rsidRPr="004713B6">
        <w:t xml:space="preserve"> recent </w:t>
      </w:r>
      <w:r w:rsidR="00707E6A">
        <w:t xml:space="preserve">systemic </w:t>
      </w:r>
      <w:r w:rsidR="00D4061A" w:rsidRPr="004713B6">
        <w:t>therapy</w:t>
      </w:r>
      <w:r w:rsidR="00390B4D">
        <w:t>;</w:t>
      </w:r>
      <w:r w:rsidR="00D4061A" w:rsidRPr="004713B6">
        <w:t xml:space="preserve"> </w:t>
      </w:r>
      <w:r w:rsidR="00D4061A">
        <w:t>recent radiation therapy</w:t>
      </w:r>
      <w:r w:rsidR="00390B4D">
        <w:t>;</w:t>
      </w:r>
      <w:r w:rsidR="00D4061A">
        <w:t xml:space="preserve"> age at first cancer diagnosis</w:t>
      </w:r>
      <w:r w:rsidR="00390B4D">
        <w:t>;</w:t>
      </w:r>
      <w:r w:rsidR="00D4061A">
        <w:t xml:space="preserve"> and years of survival. Recent </w:t>
      </w:r>
      <w:r w:rsidR="00390B4D">
        <w:t xml:space="preserve">systemic </w:t>
      </w:r>
      <w:r w:rsidR="00D4061A">
        <w:t xml:space="preserve">therapy and recent radiation therapy </w:t>
      </w:r>
      <w:r w:rsidR="00880902">
        <w:t>are</w:t>
      </w:r>
      <w:r w:rsidR="00D4061A">
        <w:t xml:space="preserve"> defined as </w:t>
      </w:r>
      <w:r w:rsidR="00880902">
        <w:t>such therapies</w:t>
      </w:r>
      <w:r w:rsidR="00211CAA">
        <w:t xml:space="preserve"> </w:t>
      </w:r>
      <w:r w:rsidR="00962439">
        <w:t xml:space="preserve">being </w:t>
      </w:r>
      <w:r w:rsidR="00211CAA">
        <w:t>performed</w:t>
      </w:r>
      <w:r w:rsidR="00880902">
        <w:t xml:space="preserve"> </w:t>
      </w:r>
      <w:r w:rsidR="00D4061A">
        <w:t>within 4 weeks before COVID-19 diagnosis.</w:t>
      </w:r>
      <w:r w:rsidR="006720AB">
        <w:t xml:space="preserve"> </w:t>
      </w:r>
    </w:p>
    <w:p w14:paraId="02E0B74E" w14:textId="77777777" w:rsidR="00AE04D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Outcomes</w:t>
      </w:r>
    </w:p>
    <w:p w14:paraId="7AAA5C03" w14:textId="218A56A7" w:rsidR="003452B5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 xml:space="preserve">The primary </w:t>
      </w:r>
      <w:r w:rsidR="00DE59E4">
        <w:t xml:space="preserve">outcome </w:t>
      </w:r>
      <w:r w:rsidR="00AA3523">
        <w:t>i</w:t>
      </w:r>
      <w:r w:rsidR="00ED454B">
        <w:t>s all-cause mortality</w:t>
      </w:r>
      <w:r w:rsidR="00D84B90">
        <w:t xml:space="preserve"> (death)</w:t>
      </w:r>
      <w:r w:rsidR="00ED454B">
        <w:t xml:space="preserve"> within 3</w:t>
      </w:r>
      <w:r>
        <w:t>0 days</w:t>
      </w:r>
      <w:r w:rsidR="001C3978">
        <w:t xml:space="preserve"> </w:t>
      </w:r>
      <w:r w:rsidR="001C3978" w:rsidRPr="001C3978">
        <w:t>of the initial date of COVID-19 infection</w:t>
      </w:r>
      <w:r>
        <w:t>.</w:t>
      </w:r>
      <w:r w:rsidR="00690DAE">
        <w:t xml:space="preserve"> </w:t>
      </w:r>
      <w:r w:rsidR="009A7D21">
        <w:t>The s</w:t>
      </w:r>
      <w:r w:rsidR="006C088A" w:rsidRPr="006C088A">
        <w:t xml:space="preserve">econdary outcome </w:t>
      </w:r>
      <w:r w:rsidR="00567BEC">
        <w:t>is</w:t>
      </w:r>
      <w:r w:rsidR="006C088A" w:rsidRPr="006C088A">
        <w:t xml:space="preserve"> severe illness</w:t>
      </w:r>
      <w:r w:rsidR="00D555DF">
        <w:t>,</w:t>
      </w:r>
      <w:r w:rsidR="006C088A" w:rsidRPr="006C088A">
        <w:t xml:space="preserve"> defined as </w:t>
      </w:r>
      <w:r w:rsidR="004B02C9">
        <w:t>one or a combination of</w:t>
      </w:r>
      <w:r w:rsidR="006D6436">
        <w:t>:</w:t>
      </w:r>
      <w:r w:rsidR="004B02C9">
        <w:t xml:space="preserve"> </w:t>
      </w:r>
      <w:r>
        <w:t>hospital admission, intensive care unit (ICU) admission,</w:t>
      </w:r>
      <w:r w:rsidR="004B02C9">
        <w:t xml:space="preserve"> </w:t>
      </w:r>
      <w:r>
        <w:t>mechanical ventilation</w:t>
      </w:r>
      <w:r w:rsidR="00D3150A">
        <w:t>, and death</w:t>
      </w:r>
      <w:r>
        <w:t xml:space="preserve">. </w:t>
      </w:r>
      <w:r w:rsidR="00D87563">
        <w:t>S</w:t>
      </w:r>
      <w:r>
        <w:t>everity</w:t>
      </w:r>
      <w:r w:rsidR="00D87563">
        <w:t xml:space="preserve"> of</w:t>
      </w:r>
      <w:r w:rsidR="00D87563" w:rsidRPr="006C088A">
        <w:t xml:space="preserve"> illness</w:t>
      </w:r>
      <w:r>
        <w:t xml:space="preserve"> </w:t>
      </w:r>
      <w:r w:rsidR="009B28A6">
        <w:t>is treated as</w:t>
      </w:r>
      <w:r>
        <w:t xml:space="preserve"> both </w:t>
      </w:r>
      <w:r w:rsidR="005D6A7D">
        <w:t xml:space="preserve">a </w:t>
      </w:r>
      <w:r>
        <w:t>dichotomous variable (</w:t>
      </w:r>
      <w:r w:rsidR="00B719CD">
        <w:t xml:space="preserve">none versus </w:t>
      </w:r>
      <w:r>
        <w:t>one of any of hospitalization, ICU, ventilation</w:t>
      </w:r>
      <w:r w:rsidR="006E0255">
        <w:t>, or death</w:t>
      </w:r>
      <w:r>
        <w:t xml:space="preserve">) and </w:t>
      </w:r>
      <w:r w:rsidR="005D6A7D">
        <w:t xml:space="preserve">a </w:t>
      </w:r>
      <w:r>
        <w:t xml:space="preserve">multinomial variable (0: none; 1: hospitalization only; 2: hospitalization + ICU/ventilation without death; 3: </w:t>
      </w:r>
      <w:r w:rsidR="00476D6E">
        <w:t>mortality</w:t>
      </w:r>
      <w:r>
        <w:t>).  </w:t>
      </w:r>
    </w:p>
    <w:p w14:paraId="2541D29B" w14:textId="4A7C8AFE" w:rsidR="00190D3E" w:rsidRDefault="0000043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>
        <w:rPr>
          <w:b/>
        </w:rPr>
        <w:t>R</w:t>
      </w:r>
      <w:r w:rsidR="00A676C7" w:rsidRPr="00A676C7">
        <w:rPr>
          <w:b/>
        </w:rPr>
        <w:t xml:space="preserve">isk </w:t>
      </w:r>
      <w:r w:rsidR="00DD10B6">
        <w:rPr>
          <w:b/>
        </w:rPr>
        <w:t>F</w:t>
      </w:r>
      <w:r w:rsidR="00A676C7" w:rsidRPr="00A676C7">
        <w:rPr>
          <w:b/>
        </w:rPr>
        <w:t>actors</w:t>
      </w:r>
    </w:p>
    <w:p w14:paraId="521FD2B4" w14:textId="02108CE6" w:rsidR="002B7145" w:rsidRDefault="00AC09E7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We use </w:t>
      </w:r>
      <w:r w:rsidR="00D36FB3">
        <w:t xml:space="preserve">potential </w:t>
      </w:r>
      <w:r>
        <w:t>risk factors for severe COVID-19 illness</w:t>
      </w:r>
      <w:r w:rsidR="000A3F3F">
        <w:t xml:space="preserve"> </w:t>
      </w:r>
      <w:r>
        <w:t>a</w:t>
      </w:r>
      <w:r w:rsidR="00860F6A">
        <w:t xml:space="preserve">ccording to </w:t>
      </w:r>
      <w:r>
        <w:t xml:space="preserve">those provided by </w:t>
      </w:r>
      <w:r w:rsidR="00860F6A">
        <w:t xml:space="preserve">The Center for Disease Control </w:t>
      </w:r>
      <w:r w:rsidR="00860F6A" w:rsidRPr="00A11B9A">
        <w:t>(CDC)</w:t>
      </w:r>
      <w:r>
        <w:t xml:space="preserve">. </w:t>
      </w:r>
      <w:r w:rsidR="00860F6A">
        <w:t xml:space="preserve"> </w:t>
      </w:r>
      <w:r>
        <w:t>They</w:t>
      </w:r>
      <w:r w:rsidR="005357B1">
        <w:t xml:space="preserve"> </w:t>
      </w:r>
      <w:r w:rsidR="00833002">
        <w:t xml:space="preserve">include </w:t>
      </w:r>
      <w:r w:rsidR="005357B1">
        <w:t xml:space="preserve">age, gender, race, ethnicity, </w:t>
      </w:r>
      <w:r w:rsidR="007E074F">
        <w:t>and</w:t>
      </w:r>
      <w:r w:rsidR="005357B1">
        <w:t xml:space="preserve"> </w:t>
      </w:r>
      <w:r w:rsidR="00801E63">
        <w:t xml:space="preserve">established or possible </w:t>
      </w:r>
      <w:r w:rsidR="005357B1">
        <w:t>comorbidities</w:t>
      </w:r>
      <w:r w:rsidR="00EC686D">
        <w:t>.</w:t>
      </w:r>
      <w:r w:rsidR="005357B1">
        <w:t xml:space="preserve">  </w:t>
      </w:r>
      <w:r w:rsidR="00F61379">
        <w:t xml:space="preserve">Established comorbidities included cancer, chronic kidney disease, chronic obstructive pulmonary disease, Down syndrome, immunocompromised state from a solid organ transplant, obesity, pregnancy, serious cardiovascular disease, heart failure, coronary artery disease, cardiomyopathies, sickle cell disease, smoking, and type 2 diabetes mellitus. </w:t>
      </w:r>
      <w:r w:rsidR="00923AFC">
        <w:t>Possible c</w:t>
      </w:r>
      <w:r w:rsidR="00B07410">
        <w:t xml:space="preserve">omorbidities </w:t>
      </w:r>
      <w:r w:rsidR="00082448">
        <w:t xml:space="preserve">included asthma, cerebrovascular disease, cystic fibrosis, hypertension or high blood pressure, other immunodeficiencies, liver disease, dementia, overweight, pulmonary fibrosis, thalassemia, and type 1 diabetes mellitus. </w:t>
      </w:r>
      <w:r w:rsidR="005357B1">
        <w:t xml:space="preserve"> </w:t>
      </w:r>
    </w:p>
    <w:p w14:paraId="1EADC055" w14:textId="060AF707" w:rsidR="003452B5" w:rsidRPr="007A5E73" w:rsidRDefault="00F46F86" w:rsidP="00F46F86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</w:pPr>
      <w:r>
        <w:t>To characterize and compare COVID-19 outcomes between individuals with and without cancer diagnosis</w:t>
      </w:r>
      <w:r w:rsidR="00AB596C">
        <w:t xml:space="preserve">, </w:t>
      </w:r>
      <w:r w:rsidR="002B7145" w:rsidRPr="002B7145">
        <w:t xml:space="preserve">we consider cancer type, recent chemotherapy, recent radiation therapy, age at cancer, and years of survival as </w:t>
      </w:r>
      <w:r w:rsidR="005A51CD">
        <w:t xml:space="preserve">exposure </w:t>
      </w:r>
      <w:r w:rsidR="006527B5">
        <w:t>variables</w:t>
      </w:r>
      <w:r w:rsidR="002B7145" w:rsidRPr="002B7145">
        <w:t xml:space="preserve">. Recent surgery, recent chemotherapy, and recent radiation therapy were defined as within 4 weeks before the COVID-19 diagnosis. </w:t>
      </w:r>
      <w:r w:rsidR="00D3343F">
        <w:t>T</w:t>
      </w:r>
      <w:r w:rsidR="00B12987">
        <w:t>o avoid confounding</w:t>
      </w:r>
      <w:r w:rsidR="005357B1">
        <w:t xml:space="preserve">, we </w:t>
      </w:r>
      <w:r w:rsidR="00EB3690">
        <w:t xml:space="preserve">exclude </w:t>
      </w:r>
      <w:r w:rsidR="00B12987">
        <w:t>cancer dia</w:t>
      </w:r>
      <w:r w:rsidR="004334F8">
        <w:t>g</w:t>
      </w:r>
      <w:r w:rsidR="00B12987">
        <w:t>nosis</w:t>
      </w:r>
      <w:r w:rsidR="00EB3690">
        <w:t xml:space="preserve"> from the list of</w:t>
      </w:r>
      <w:r w:rsidR="005357B1">
        <w:t xml:space="preserve"> comorbidities</w:t>
      </w:r>
      <w:r w:rsidR="00493096">
        <w:t xml:space="preserve"> in our analysis</w:t>
      </w:r>
      <w:r w:rsidR="00B72424">
        <w:t>.</w:t>
      </w:r>
      <w:r w:rsidR="002B7145">
        <w:t xml:space="preserve"> </w:t>
      </w:r>
    </w:p>
    <w:p w14:paraId="657A4DE2" w14:textId="5394C21E" w:rsidR="00A3737B" w:rsidRDefault="00E1169F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0E38A7">
        <w:rPr>
          <w:b/>
          <w:bCs/>
        </w:rPr>
        <w:t>Matching</w:t>
      </w:r>
    </w:p>
    <w:p w14:paraId="1A0E380D" w14:textId="02796D92" w:rsidR="00BC0D97" w:rsidRDefault="004C0162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>Cancer and non-cancer subgroups are matched</w:t>
      </w:r>
      <w:r w:rsidR="00A23C8F">
        <w:t xml:space="preserve"> (1-1)</w:t>
      </w:r>
      <w:r>
        <w:t xml:space="preserve"> </w:t>
      </w:r>
      <w:r w:rsidR="00A958F8">
        <w:t>based on</w:t>
      </w:r>
      <w:r w:rsidR="004A1C8F">
        <w:t xml:space="preserve"> </w:t>
      </w:r>
      <w:r w:rsidR="00F03DA7">
        <w:t>age, gender, race and ethnicity, region, and the numbers of established and possible comorbidities</w:t>
      </w:r>
      <w:r w:rsidR="004A1C8F">
        <w:t xml:space="preserve">. </w:t>
      </w:r>
      <w:r w:rsidR="00976497">
        <w:t>N</w:t>
      </w:r>
      <w:r w:rsidR="009E695B">
        <w:t>earest neighbor</w:t>
      </w:r>
      <w:r w:rsidR="00976497">
        <w:t xml:space="preserve"> </w:t>
      </w:r>
      <w:r w:rsidR="006013B8">
        <w:t xml:space="preserve">method </w:t>
      </w:r>
      <w:r w:rsidR="00976497">
        <w:t xml:space="preserve">is used to pick matching individuals </w:t>
      </w:r>
      <w:r w:rsidR="00CF1EA5">
        <w:t>based on</w:t>
      </w:r>
      <w:r w:rsidR="00A30B18">
        <w:t xml:space="preserve"> </w:t>
      </w:r>
      <w:r w:rsidR="003A7373">
        <w:t>propensity score</w:t>
      </w:r>
      <w:r w:rsidR="00CF1EA5">
        <w:t>s</w:t>
      </w:r>
      <w:r w:rsidR="00D332E2">
        <w:t>.</w:t>
      </w:r>
    </w:p>
    <w:p w14:paraId="161EF86D" w14:textId="77777777" w:rsidR="00BC0D9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Statistical Analysis</w:t>
      </w:r>
    </w:p>
    <w:p w14:paraId="0EF6C38D" w14:textId="066F5A15" w:rsidR="008D19E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752826">
        <w:rPr>
          <w:highlight w:val="cyan"/>
        </w:rPr>
        <w:t xml:space="preserve">Descriptive statistics </w:t>
      </w:r>
      <w:r w:rsidR="00DD5688" w:rsidRPr="00752826">
        <w:rPr>
          <w:highlight w:val="cyan"/>
        </w:rPr>
        <w:t xml:space="preserve">for demographic and </w:t>
      </w:r>
      <w:r w:rsidR="00BB409B" w:rsidRPr="00752826">
        <w:rPr>
          <w:highlight w:val="cyan"/>
        </w:rPr>
        <w:t>cancer</w:t>
      </w:r>
      <w:r w:rsidR="00DD5688" w:rsidRPr="00752826">
        <w:rPr>
          <w:highlight w:val="cyan"/>
        </w:rPr>
        <w:t xml:space="preserve"> characteristics </w:t>
      </w:r>
      <w:r w:rsidR="00F33929" w:rsidRPr="00752826">
        <w:rPr>
          <w:highlight w:val="cyan"/>
        </w:rPr>
        <w:t>are</w:t>
      </w:r>
      <w:r w:rsidRPr="00752826">
        <w:rPr>
          <w:highlight w:val="cyan"/>
        </w:rPr>
        <w:t xml:space="preserve"> </w:t>
      </w:r>
      <w:r w:rsidR="00BB409B" w:rsidRPr="00752826">
        <w:rPr>
          <w:highlight w:val="cyan"/>
        </w:rPr>
        <w:t>used to illustrate the effect</w:t>
      </w:r>
      <w:r w:rsidR="00A71AB3" w:rsidRPr="00752826">
        <w:rPr>
          <w:highlight w:val="cyan"/>
        </w:rPr>
        <w:t>s</w:t>
      </w:r>
      <w:r w:rsidR="00BB409B" w:rsidRPr="00752826">
        <w:rPr>
          <w:highlight w:val="cyan"/>
        </w:rPr>
        <w:t xml:space="preserve"> of</w:t>
      </w:r>
      <w:r w:rsidR="00DD5688" w:rsidRPr="00752826">
        <w:rPr>
          <w:highlight w:val="cyan"/>
        </w:rPr>
        <w:t xml:space="preserve"> match</w:t>
      </w:r>
      <w:r w:rsidR="00BB409B" w:rsidRPr="00752826">
        <w:rPr>
          <w:highlight w:val="cyan"/>
        </w:rPr>
        <w:t>ing (before and after)</w:t>
      </w:r>
      <w:r w:rsidR="00DD5688" w:rsidRPr="00752826">
        <w:rPr>
          <w:highlight w:val="cyan"/>
        </w:rPr>
        <w:t xml:space="preserve">. </w:t>
      </w:r>
      <w:r w:rsidR="00702950" w:rsidRPr="00752826">
        <w:rPr>
          <w:highlight w:val="cyan"/>
        </w:rPr>
        <w:t xml:space="preserve"> L</w:t>
      </w:r>
      <w:r w:rsidRPr="00752826">
        <w:rPr>
          <w:highlight w:val="cyan"/>
        </w:rPr>
        <w:t>ogistic regression model</w:t>
      </w:r>
      <w:r w:rsidR="00962764" w:rsidRPr="00752826">
        <w:rPr>
          <w:highlight w:val="cyan"/>
        </w:rPr>
        <w:t>s</w:t>
      </w:r>
      <w:r w:rsidRPr="00752826">
        <w:rPr>
          <w:highlight w:val="cyan"/>
        </w:rPr>
        <w:t xml:space="preserve"> </w:t>
      </w:r>
      <w:r w:rsidR="00702950" w:rsidRPr="00752826">
        <w:rPr>
          <w:highlight w:val="cyan"/>
        </w:rPr>
        <w:t>are</w:t>
      </w:r>
      <w:r w:rsidR="00ED454B" w:rsidRPr="00752826">
        <w:rPr>
          <w:highlight w:val="cyan"/>
        </w:rPr>
        <w:t xml:space="preserve"> used</w:t>
      </w:r>
      <w:r w:rsidR="00702950" w:rsidRPr="00752826">
        <w:rPr>
          <w:highlight w:val="cyan"/>
        </w:rPr>
        <w:t xml:space="preserve"> </w:t>
      </w:r>
      <w:r w:rsidR="000C5D27" w:rsidRPr="00752826">
        <w:rPr>
          <w:highlight w:val="cyan"/>
        </w:rPr>
        <w:t>for</w:t>
      </w:r>
      <w:r w:rsidR="00702950" w:rsidRPr="00752826">
        <w:rPr>
          <w:highlight w:val="cyan"/>
        </w:rPr>
        <w:t xml:space="preserve"> </w:t>
      </w:r>
      <w:r w:rsidR="00977DE7" w:rsidRPr="00752826">
        <w:rPr>
          <w:highlight w:val="cyan"/>
        </w:rPr>
        <w:t>analyz</w:t>
      </w:r>
      <w:r w:rsidR="000C5D27" w:rsidRPr="00752826">
        <w:rPr>
          <w:highlight w:val="cyan"/>
        </w:rPr>
        <w:t>ing</w:t>
      </w:r>
      <w:r w:rsidR="00702950" w:rsidRPr="00752826">
        <w:rPr>
          <w:highlight w:val="cyan"/>
        </w:rPr>
        <w:t xml:space="preserve"> the association between </w:t>
      </w:r>
      <w:r w:rsidR="00801E63" w:rsidRPr="00752826">
        <w:rPr>
          <w:highlight w:val="cyan"/>
        </w:rPr>
        <w:t>cancer</w:t>
      </w:r>
      <w:r w:rsidR="00702950" w:rsidRPr="00752826">
        <w:rPr>
          <w:highlight w:val="cyan"/>
        </w:rPr>
        <w:t xml:space="preserve"> and </w:t>
      </w:r>
      <w:r w:rsidR="003538B5" w:rsidRPr="00752826">
        <w:rPr>
          <w:highlight w:val="cyan"/>
        </w:rPr>
        <w:t>COVID-19</w:t>
      </w:r>
      <w:r w:rsidR="00801E63" w:rsidRPr="00752826">
        <w:rPr>
          <w:highlight w:val="cyan"/>
        </w:rPr>
        <w:t xml:space="preserve"> </w:t>
      </w:r>
      <w:r w:rsidR="00702950" w:rsidRPr="00752826">
        <w:rPr>
          <w:highlight w:val="cyan"/>
        </w:rPr>
        <w:t>outcomes</w:t>
      </w:r>
      <w:r w:rsidR="00801E63" w:rsidRPr="00752826">
        <w:rPr>
          <w:highlight w:val="cyan"/>
        </w:rPr>
        <w:t xml:space="preserve"> such as mortality and severity</w:t>
      </w:r>
      <w:r w:rsidR="003567AD" w:rsidRPr="00752826">
        <w:rPr>
          <w:highlight w:val="cyan"/>
        </w:rPr>
        <w:t xml:space="preserve"> in </w:t>
      </w:r>
      <w:r w:rsidR="001F417C" w:rsidRPr="00752826">
        <w:rPr>
          <w:highlight w:val="cyan"/>
        </w:rPr>
        <w:t xml:space="preserve">the </w:t>
      </w:r>
      <w:r w:rsidR="003567AD" w:rsidRPr="00752826">
        <w:rPr>
          <w:highlight w:val="cyan"/>
        </w:rPr>
        <w:t xml:space="preserve">matched </w:t>
      </w:r>
      <w:r w:rsidR="00026F98" w:rsidRPr="00752826">
        <w:rPr>
          <w:highlight w:val="cyan"/>
        </w:rPr>
        <w:t>subgroup</w:t>
      </w:r>
      <w:r w:rsidR="00702950" w:rsidRPr="00752826">
        <w:rPr>
          <w:highlight w:val="cyan"/>
        </w:rPr>
        <w:t xml:space="preserve">. </w:t>
      </w:r>
      <w:r w:rsidR="003B67F9" w:rsidRPr="00752826">
        <w:rPr>
          <w:highlight w:val="cyan"/>
        </w:rPr>
        <w:t>M</w:t>
      </w:r>
      <w:r w:rsidR="00702950" w:rsidRPr="00752826">
        <w:rPr>
          <w:highlight w:val="cyan"/>
        </w:rPr>
        <w:t xml:space="preserve">ultinomial regression analysis is used </w:t>
      </w:r>
      <w:r w:rsidR="00F6385D" w:rsidRPr="00752826">
        <w:rPr>
          <w:highlight w:val="cyan"/>
        </w:rPr>
        <w:t>to account for</w:t>
      </w:r>
      <w:r w:rsidR="00801E63" w:rsidRPr="00752826">
        <w:rPr>
          <w:highlight w:val="cyan"/>
        </w:rPr>
        <w:t xml:space="preserve"> levels of severity</w:t>
      </w:r>
      <w:r w:rsidRPr="00752826">
        <w:rPr>
          <w:highlight w:val="cyan"/>
        </w:rPr>
        <w:t xml:space="preserve">. </w:t>
      </w:r>
      <w:r w:rsidR="003567AD" w:rsidRPr="00752826">
        <w:rPr>
          <w:highlight w:val="cyan"/>
        </w:rPr>
        <w:t>S</w:t>
      </w:r>
      <w:r w:rsidR="00851D43" w:rsidRPr="00752826">
        <w:rPr>
          <w:highlight w:val="cyan"/>
        </w:rPr>
        <w:t xml:space="preserve">ubgroup analyses </w:t>
      </w:r>
      <w:r w:rsidR="004D08FF" w:rsidRPr="00752826">
        <w:rPr>
          <w:highlight w:val="cyan"/>
        </w:rPr>
        <w:t>are</w:t>
      </w:r>
      <w:r w:rsidR="00851D43" w:rsidRPr="00752826">
        <w:rPr>
          <w:highlight w:val="cyan"/>
        </w:rPr>
        <w:t xml:space="preserve"> performed </w:t>
      </w:r>
      <w:r w:rsidR="003567AD" w:rsidRPr="00752826">
        <w:rPr>
          <w:highlight w:val="cyan"/>
        </w:rPr>
        <w:t xml:space="preserve">for those with cancer </w:t>
      </w:r>
      <w:r w:rsidR="00851D43" w:rsidRPr="00752826">
        <w:rPr>
          <w:highlight w:val="cyan"/>
        </w:rPr>
        <w:t xml:space="preserve">to examine </w:t>
      </w:r>
      <w:r w:rsidR="00F02214" w:rsidRPr="00752826">
        <w:rPr>
          <w:highlight w:val="cyan"/>
        </w:rPr>
        <w:t xml:space="preserve">the association </w:t>
      </w:r>
      <w:r w:rsidR="00801E63" w:rsidRPr="00752826">
        <w:rPr>
          <w:highlight w:val="cyan"/>
        </w:rPr>
        <w:t xml:space="preserve">between </w:t>
      </w:r>
      <w:r w:rsidR="00F02214" w:rsidRPr="00752826">
        <w:rPr>
          <w:highlight w:val="cyan"/>
        </w:rPr>
        <w:t xml:space="preserve">cancer-related treatments and </w:t>
      </w:r>
      <w:r w:rsidR="00B8690C" w:rsidRPr="00752826">
        <w:rPr>
          <w:highlight w:val="cyan"/>
        </w:rPr>
        <w:t>COVID-19 outcomes.</w:t>
      </w:r>
      <w:r w:rsidRPr="00752826">
        <w:rPr>
          <w:highlight w:val="cyan"/>
        </w:rPr>
        <w:t xml:space="preserve"> </w:t>
      </w:r>
      <w:r w:rsidR="00934B97" w:rsidRPr="00752826">
        <w:rPr>
          <w:highlight w:val="cyan"/>
        </w:rPr>
        <w:t>A p</w:t>
      </w:r>
      <w:r w:rsidR="00355835" w:rsidRPr="00752826">
        <w:rPr>
          <w:highlight w:val="cyan"/>
        </w:rPr>
        <w:t>-</w:t>
      </w:r>
      <w:r w:rsidR="00934B97" w:rsidRPr="00752826">
        <w:rPr>
          <w:highlight w:val="cyan"/>
        </w:rPr>
        <w:t xml:space="preserve">value less than 0.05 is considered statistically significant. </w:t>
      </w:r>
      <w:r w:rsidR="003567AD" w:rsidRPr="00752826">
        <w:rPr>
          <w:highlight w:val="cyan"/>
        </w:rPr>
        <w:t xml:space="preserve">Propensity score matching is performed </w:t>
      </w:r>
      <w:r w:rsidR="008234C1" w:rsidRPr="00752826">
        <w:rPr>
          <w:highlight w:val="cyan"/>
        </w:rPr>
        <w:t>using</w:t>
      </w:r>
      <w:r w:rsidR="00271064" w:rsidRPr="00752826">
        <w:rPr>
          <w:highlight w:val="cyan"/>
        </w:rPr>
        <w:t xml:space="preserve"> </w:t>
      </w:r>
      <w:r w:rsidR="009E695B" w:rsidRPr="00752826">
        <w:rPr>
          <w:i/>
          <w:iCs/>
          <w:highlight w:val="cyan"/>
        </w:rPr>
        <w:t>matchit</w:t>
      </w:r>
      <w:r w:rsidR="008D08CE" w:rsidRPr="00752826">
        <w:rPr>
          <w:i/>
          <w:iCs/>
          <w:highlight w:val="cyan"/>
        </w:rPr>
        <w:t xml:space="preserve">, </w:t>
      </w:r>
      <w:r w:rsidR="00833261" w:rsidRPr="00752826">
        <w:rPr>
          <w:highlight w:val="cyan"/>
        </w:rPr>
        <w:t>a p</w:t>
      </w:r>
      <w:r w:rsidR="008D08CE" w:rsidRPr="00752826">
        <w:rPr>
          <w:highlight w:val="cyan"/>
        </w:rPr>
        <w:t>art of R package</w:t>
      </w:r>
      <w:r w:rsidR="003567AD" w:rsidRPr="00752826">
        <w:rPr>
          <w:highlight w:val="cyan"/>
        </w:rPr>
        <w:t xml:space="preserve">. </w:t>
      </w:r>
      <w:r w:rsidR="0008450A" w:rsidRPr="00752826">
        <w:rPr>
          <w:highlight w:val="cyan"/>
        </w:rPr>
        <w:t>The rest of the</w:t>
      </w:r>
      <w:r w:rsidR="009E695B" w:rsidRPr="00752826">
        <w:rPr>
          <w:highlight w:val="cyan"/>
        </w:rPr>
        <w:t xml:space="preserve"> </w:t>
      </w:r>
      <w:r w:rsidRPr="00752826">
        <w:rPr>
          <w:highlight w:val="cyan"/>
        </w:rPr>
        <w:t>analys</w:t>
      </w:r>
      <w:r w:rsidR="00541B07" w:rsidRPr="00752826">
        <w:rPr>
          <w:highlight w:val="cyan"/>
        </w:rPr>
        <w:t>e</w:t>
      </w:r>
      <w:r w:rsidR="00DC51AD" w:rsidRPr="00752826">
        <w:rPr>
          <w:highlight w:val="cyan"/>
        </w:rPr>
        <w:t xml:space="preserve">s </w:t>
      </w:r>
      <w:r w:rsidR="00792427" w:rsidRPr="00752826">
        <w:rPr>
          <w:highlight w:val="cyan"/>
        </w:rPr>
        <w:t>are performed in</w:t>
      </w:r>
      <w:r w:rsidR="00801E63" w:rsidRPr="00752826">
        <w:rPr>
          <w:highlight w:val="cyan"/>
        </w:rPr>
        <w:t xml:space="preserve"> </w:t>
      </w:r>
      <w:r w:rsidRPr="00752826">
        <w:rPr>
          <w:highlight w:val="cyan"/>
        </w:rPr>
        <w:t>SAS 9.4.</w:t>
      </w:r>
      <w:r>
        <w:t xml:space="preserve"> </w:t>
      </w:r>
    </w:p>
    <w:p w14:paraId="1D0B5CA7" w14:textId="6A6822A7" w:rsidR="00EF5950" w:rsidRDefault="00EF595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Data imputation</w:t>
      </w:r>
    </w:p>
    <w:p w14:paraId="38064B4B" w14:textId="5041FF75" w:rsidR="006D6C95" w:rsidRDefault="00721D99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Listwise deletion was used.</w:t>
      </w:r>
    </w:p>
    <w:p w14:paraId="6A8439B5" w14:textId="77777777" w:rsidR="00EF5950" w:rsidRDefault="00EF595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6B1A69DD" w14:textId="57EE42C4" w:rsidR="00697B3C" w:rsidRDefault="00697B3C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Analysis methods</w:t>
      </w:r>
    </w:p>
    <w:p w14:paraId="131A7599" w14:textId="752BAD18" w:rsidR="006C468A" w:rsidRDefault="00697B3C" w:rsidP="00697B3C">
      <w:pPr>
        <w:pStyle w:val="NormalWeb"/>
        <w:shd w:val="clear" w:color="auto" w:fill="FFFFFF"/>
        <w:snapToGrid w:val="0"/>
        <w:spacing w:before="0" w:beforeAutospacing="0" w:after="0" w:afterAutospacing="0"/>
        <w:rPr>
          <w:rFonts w:hint="eastAsia"/>
        </w:rPr>
      </w:pPr>
      <w:r>
        <w:t xml:space="preserve">A descriptive table will be given for cancer and non-cancer group. P-value for association between continuous variable and cancer group by chi-square tests and by student’s t-test for continuous variable. The </w:t>
      </w:r>
      <w:r w:rsidR="006641A0">
        <w:t xml:space="preserve">30-days </w:t>
      </w:r>
      <w:r>
        <w:t>mortality is a time-to-event outcome</w:t>
      </w:r>
      <w:r w:rsidR="00A10F67">
        <w:t xml:space="preserve"> and patient</w:t>
      </w:r>
      <w:r w:rsidR="006F335F">
        <w:t xml:space="preserve">s without confirmed death </w:t>
      </w:r>
      <w:r w:rsidR="002B2F5C">
        <w:t xml:space="preserve">within 30 days </w:t>
      </w:r>
      <w:r w:rsidR="006F335F">
        <w:t>will be noted as censor</w:t>
      </w:r>
      <w:r w:rsidR="00846A3C">
        <w:t>ed</w:t>
      </w:r>
      <w:r>
        <w:t xml:space="preserve">. </w:t>
      </w:r>
      <w:r w:rsidR="007F26EB">
        <w:t xml:space="preserve">The </w:t>
      </w:r>
    </w:p>
    <w:p w14:paraId="44FC9F47" w14:textId="77777777" w:rsidR="007F26EB" w:rsidRDefault="007F26EB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10EF884E" w14:textId="479F4A92" w:rsidR="00F822E1" w:rsidRDefault="005637E8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The </w:t>
      </w:r>
      <w:r w:rsidR="00554167">
        <w:t xml:space="preserve">average </w:t>
      </w:r>
      <w:r w:rsidR="00123704">
        <w:t xml:space="preserve">effect in COVID outcome of cancer will be estimated </w:t>
      </w:r>
      <w:r w:rsidR="005C1981">
        <w:t>by propensity score matching</w:t>
      </w:r>
      <w:r w:rsidR="009A35D7">
        <w:t xml:space="preserve"> (PSM)</w:t>
      </w:r>
      <w:r w:rsidR="005C1981">
        <w:t xml:space="preserve"> analysis</w:t>
      </w:r>
      <w:r w:rsidR="00C34C98">
        <w:t xml:space="preserve"> and the details of matching will be shown</w:t>
      </w:r>
      <w:r w:rsidR="00065964">
        <w:t xml:space="preserve"> in the </w:t>
      </w:r>
      <w:r w:rsidR="0013105C">
        <w:t>section below</w:t>
      </w:r>
      <w:r w:rsidR="005C1981">
        <w:t>.</w:t>
      </w:r>
      <w:r w:rsidR="009A35D7">
        <w:t xml:space="preserve"> </w:t>
      </w:r>
    </w:p>
    <w:p w14:paraId="2719061D" w14:textId="77777777" w:rsidR="00F822E1" w:rsidRDefault="00F822E1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58255231" w14:textId="3A30D591" w:rsidR="00D93925" w:rsidRDefault="00D93925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Matching was performed using logistic regression,</w:t>
      </w:r>
    </w:p>
    <w:p w14:paraId="587210E8" w14:textId="1C01BF1A" w:rsidR="005D080B" w:rsidRDefault="009C0AA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After matching, </w:t>
      </w:r>
      <w:r w:rsidR="001F6221">
        <w:t>cancer group and control group.</w:t>
      </w:r>
      <w:r w:rsidR="001E54D9">
        <w:t xml:space="preserve"> Methods that were used for </w:t>
      </w:r>
      <w:r w:rsidR="00965E81">
        <w:t xml:space="preserve">propensity-score matched </w:t>
      </w:r>
      <w:r w:rsidR="001E54D9">
        <w:t>data</w:t>
      </w:r>
      <w:r w:rsidR="008E7A57">
        <w:t xml:space="preserve">. </w:t>
      </w:r>
      <w:r w:rsidR="00697B3C">
        <w:t>Cox proportional hazard model (</w:t>
      </w:r>
      <w:r w:rsidR="00CE4F8C">
        <w:t>C</w:t>
      </w:r>
      <w:r w:rsidR="00697B3C">
        <w:t>ox-ph</w:t>
      </w:r>
      <w:r w:rsidR="00CE4F8C">
        <w:t xml:space="preserve"> </w:t>
      </w:r>
      <w:r w:rsidR="00697B3C">
        <w:t>model)</w:t>
      </w:r>
      <w:r w:rsidR="00CE4F8C">
        <w:t xml:space="preserve"> </w:t>
      </w:r>
      <w:r w:rsidR="00F71CD4">
        <w:t xml:space="preserve">with cluster-robust standard errors </w:t>
      </w:r>
      <w:r w:rsidR="00B62112">
        <w:t xml:space="preserve">with 30-days mortality as outcome and cancer as the only </w:t>
      </w:r>
      <w:r w:rsidR="00D342B4">
        <w:t>predictor</w:t>
      </w:r>
      <w:r w:rsidR="00B62112">
        <w:t xml:space="preserve"> was used</w:t>
      </w:r>
      <w:r w:rsidR="005D080B">
        <w:t xml:space="preserve"> to estimate the cancer effect in mortality</w:t>
      </w:r>
      <w:r w:rsidR="00697B3C">
        <w:t>.</w:t>
      </w:r>
      <w:r>
        <w:t xml:space="preserve"> Conditional logistic regression was used for the </w:t>
      </w:r>
    </w:p>
    <w:p w14:paraId="0FBA8BC2" w14:textId="7D939308" w:rsidR="009C0AA0" w:rsidRDefault="009C0AA0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217C8A13" w14:textId="02B9EF31" w:rsidR="002F278D" w:rsidRDefault="00B200D9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>For the secondary study objective</w:t>
      </w:r>
      <w:r w:rsidR="009E0894">
        <w:t xml:space="preserve"> (disintegrate the effect of cancer)</w:t>
      </w:r>
      <w:r>
        <w:t xml:space="preserve">, </w:t>
      </w:r>
      <w:r w:rsidR="00802214">
        <w:t xml:space="preserve">a sub-group analysis </w:t>
      </w:r>
      <w:r w:rsidR="00DA1B24">
        <w:t xml:space="preserve">will be conducted </w:t>
      </w:r>
      <w:r w:rsidR="00802214">
        <w:t xml:space="preserve">in </w:t>
      </w:r>
      <w:r w:rsidR="009309BA">
        <w:t xml:space="preserve">the </w:t>
      </w:r>
      <w:r w:rsidR="00802214">
        <w:t>cancer</w:t>
      </w:r>
      <w:r w:rsidR="00A8164C">
        <w:t xml:space="preserve"> group</w:t>
      </w:r>
      <w:r w:rsidR="00E40B47">
        <w:t xml:space="preserve"> before matching</w:t>
      </w:r>
      <w:r w:rsidR="001F73E3">
        <w:t xml:space="preserve"> to explore the </w:t>
      </w:r>
      <w:r w:rsidR="00E66A47">
        <w:t xml:space="preserve">association between cancer-related treatment and </w:t>
      </w:r>
      <w:r w:rsidR="00F61C48">
        <w:t xml:space="preserve">COVID-19 </w:t>
      </w:r>
      <w:r w:rsidR="00E66A47">
        <w:t>outcome</w:t>
      </w:r>
      <w:r w:rsidR="00E40B47">
        <w:t>.</w:t>
      </w:r>
      <w:r w:rsidR="000865E9">
        <w:t xml:space="preserve"> </w:t>
      </w:r>
      <w:r w:rsidR="000865E9">
        <w:t>Cox proportional hazard model</w:t>
      </w:r>
      <w:r w:rsidR="003308DB">
        <w:t xml:space="preserve"> was </w:t>
      </w:r>
      <w:r w:rsidR="003C0617">
        <w:t>used</w:t>
      </w:r>
      <w:r w:rsidR="003B2F7F">
        <w:t xml:space="preserve"> to estimate the </w:t>
      </w:r>
      <w:r w:rsidR="003B2F7F">
        <w:lastRenderedPageBreak/>
        <w:t>effect of cancer-related</w:t>
      </w:r>
      <w:r w:rsidR="00CE151C">
        <w:t xml:space="preserve"> treatment in 30-days mortality after adjusting potential confounders</w:t>
      </w:r>
      <w:r w:rsidR="003C0617">
        <w:t>.</w:t>
      </w:r>
      <w:r w:rsidR="00EE648F">
        <w:t xml:space="preserve"> Logistic regression was used for the.</w:t>
      </w:r>
      <w:r w:rsidR="003C0617">
        <w:t xml:space="preserve"> </w:t>
      </w:r>
    </w:p>
    <w:p w14:paraId="767A9420" w14:textId="57917CA5" w:rsidR="002F278D" w:rsidRDefault="002F278D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0367AAE0" w14:textId="77777777" w:rsidR="002F278D" w:rsidRDefault="002F278D" w:rsidP="00697B3C">
      <w:pPr>
        <w:pStyle w:val="NormalWeb"/>
        <w:shd w:val="clear" w:color="auto" w:fill="FFFFFF"/>
        <w:snapToGrid w:val="0"/>
        <w:spacing w:before="0" w:beforeAutospacing="0" w:after="0" w:afterAutospacing="0"/>
      </w:pPr>
    </w:p>
    <w:p w14:paraId="78DF8CFA" w14:textId="33303940" w:rsidR="00697B3C" w:rsidRDefault="00697B3C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5C110B6A" w14:textId="512A74AB" w:rsidR="00697B3C" w:rsidRDefault="00F822E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Propensity score matching</w:t>
      </w:r>
    </w:p>
    <w:p w14:paraId="7F7844A8" w14:textId="77777777" w:rsidR="00300418" w:rsidRDefault="00300418" w:rsidP="00300418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A propensity score matching was also used to check the. Matching was based on covariates (details). A cox-ph model was then used to explore potential important cancer-related factor to outcome in the cancer group. </w:t>
      </w:r>
    </w:p>
    <w:p w14:paraId="2DC417F8" w14:textId="77777777" w:rsidR="00AB1357" w:rsidRDefault="00AB1357" w:rsidP="00AB1357">
      <w:pPr>
        <w:pStyle w:val="NormalWeb"/>
        <w:shd w:val="clear" w:color="auto" w:fill="FFFFFF"/>
        <w:snapToGrid w:val="0"/>
        <w:spacing w:before="0" w:beforeAutospacing="0" w:after="0" w:afterAutospacing="0"/>
      </w:pPr>
      <w:r>
        <w:t xml:space="preserve">Logistic regression was used to estimate the probability of being in cancer group (propensity score) based on baseline characteristics. </w:t>
      </w:r>
    </w:p>
    <w:p w14:paraId="64CA9E2F" w14:textId="77777777" w:rsidR="00F822E1" w:rsidRDefault="00F822E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4CA82EDB" w14:textId="77777777" w:rsidR="00697B3C" w:rsidRDefault="00697B3C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</w:p>
    <w:p w14:paraId="6FF2895B" w14:textId="5F45AC7B" w:rsidR="00684276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RESULTS</w:t>
      </w:r>
    </w:p>
    <w:p w14:paraId="2B452182" w14:textId="4009D9B7" w:rsidR="003A2190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Of</w:t>
      </w:r>
      <w:r w:rsidR="00AC5479">
        <w:t xml:space="preserve"> the</w:t>
      </w:r>
      <w:r>
        <w:t xml:space="preserve"> </w:t>
      </w:r>
      <w:r w:rsidR="00533DF3" w:rsidRPr="00533DF3">
        <w:t>3,832,315</w:t>
      </w:r>
      <w:r w:rsidR="00533DF3">
        <w:t xml:space="preserve"> </w:t>
      </w:r>
      <w:r w:rsidR="00B654AD">
        <w:t>individuals</w:t>
      </w:r>
      <w:r>
        <w:t xml:space="preserve"> in the </w:t>
      </w:r>
      <w:r w:rsidR="008F5686">
        <w:t xml:space="preserve">Optum® COVID-19 </w:t>
      </w:r>
      <w:r w:rsidR="00DD3FBF">
        <w:t>E</w:t>
      </w:r>
      <w:r w:rsidR="00BC28B5">
        <w:t>H</w:t>
      </w:r>
      <w:r w:rsidR="00DD3FBF">
        <w:t>R data set</w:t>
      </w:r>
      <w:r w:rsidR="00C57922">
        <w:t xml:space="preserve">, </w:t>
      </w:r>
      <w:r w:rsidR="00533DF3" w:rsidRPr="00533DF3">
        <w:t>598,817</w:t>
      </w:r>
      <w:r w:rsidR="00533DF3">
        <w:t xml:space="preserve"> </w:t>
      </w:r>
      <w:r w:rsidR="00C57922">
        <w:t>were</w:t>
      </w:r>
      <w:r>
        <w:t xml:space="preserve"> diagnosed with COVID-19</w:t>
      </w:r>
      <w:r w:rsidR="00533DF3">
        <w:t xml:space="preserve"> and</w:t>
      </w:r>
      <w:r>
        <w:t xml:space="preserve"> reported one or more COVID-19 related outcomes. </w:t>
      </w:r>
      <w:r w:rsidR="0019419C">
        <w:t xml:space="preserve">After excluding </w:t>
      </w:r>
      <w:r w:rsidR="00DE7A96">
        <w:t>individuals</w:t>
      </w:r>
      <w:r w:rsidR="0019419C">
        <w:t xml:space="preserve"> under 18 (n=50,322) and </w:t>
      </w:r>
      <w:r w:rsidR="006A775F">
        <w:t>those</w:t>
      </w:r>
      <w:r w:rsidR="0019419C">
        <w:t xml:space="preserve"> with cancer after COVID</w:t>
      </w:r>
      <w:r w:rsidR="00576CA4">
        <w:t>-1</w:t>
      </w:r>
      <w:r w:rsidR="003F6099">
        <w:t>9</w:t>
      </w:r>
      <w:r w:rsidR="00576CA4">
        <w:t xml:space="preserve"> diagnosis</w:t>
      </w:r>
      <w:r w:rsidR="0019419C">
        <w:t xml:space="preserve"> (n=2,077) </w:t>
      </w:r>
      <w:r w:rsidR="00BB0223">
        <w:t>among</w:t>
      </w:r>
      <w:r w:rsidR="0019419C">
        <w:t xml:space="preserve"> adults, </w:t>
      </w:r>
      <w:r w:rsidR="00541B07">
        <w:t>the analytic sample included</w:t>
      </w:r>
      <w:r w:rsidR="004E7430">
        <w:t xml:space="preserve"> </w:t>
      </w:r>
      <w:r w:rsidR="0019419C">
        <w:t xml:space="preserve">546,418 </w:t>
      </w:r>
      <w:r w:rsidR="00BB0223">
        <w:t>individuals</w:t>
      </w:r>
      <w:r w:rsidR="0019419C">
        <w:t xml:space="preserve">. </w:t>
      </w:r>
      <w:r>
        <w:t xml:space="preserve">These </w:t>
      </w:r>
      <w:r w:rsidR="0074787A">
        <w:t>individuals</w:t>
      </w:r>
      <w:r>
        <w:t xml:space="preserve"> were further </w:t>
      </w:r>
      <w:r w:rsidR="0074787A">
        <w:t>grouped</w:t>
      </w:r>
      <w:r>
        <w:t xml:space="preserve"> into two</w:t>
      </w:r>
      <w:r w:rsidR="00541B07">
        <w:t xml:space="preserve"> groups</w:t>
      </w:r>
      <w:r>
        <w:t xml:space="preserve">: </w:t>
      </w:r>
      <w:r w:rsidR="0074787A">
        <w:t xml:space="preserve">those with </w:t>
      </w:r>
      <w:r w:rsidR="00541B07">
        <w:t xml:space="preserve">a </w:t>
      </w:r>
      <w:r w:rsidR="0074787A">
        <w:t>cancer diagnosis (</w:t>
      </w:r>
      <w:r w:rsidR="0019419C">
        <w:t>31,</w:t>
      </w:r>
      <w:r w:rsidR="00C449B4">
        <w:t>880</w:t>
      </w:r>
      <w:r w:rsidR="0074787A">
        <w:t xml:space="preserve">) </w:t>
      </w:r>
      <w:r>
        <w:t xml:space="preserve">and </w:t>
      </w:r>
      <w:r w:rsidR="0074787A">
        <w:t>those without (</w:t>
      </w:r>
      <w:r w:rsidR="0019419C">
        <w:t>514,538</w:t>
      </w:r>
      <w:r w:rsidR="0074787A">
        <w:t xml:space="preserve">; </w:t>
      </w:r>
      <w:r w:rsidR="00B95B44" w:rsidRPr="00AB7D30">
        <w:t>F</w:t>
      </w:r>
      <w:r w:rsidRPr="00AB7D30">
        <w:t>igure 1</w:t>
      </w:r>
      <w:r>
        <w:t xml:space="preserve">). </w:t>
      </w:r>
    </w:p>
    <w:p w14:paraId="5EF5468A" w14:textId="26438AAE" w:rsidR="009F05C6" w:rsidRDefault="005357B1" w:rsidP="002B437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Demographic</w:t>
      </w:r>
      <w:r w:rsidR="00772244">
        <w:t xml:space="preserve"> and </w:t>
      </w:r>
      <w:r>
        <w:t>clinical</w:t>
      </w:r>
      <w:r w:rsidR="00772244">
        <w:t xml:space="preserve"> </w:t>
      </w:r>
      <w:r>
        <w:t>characteris</w:t>
      </w:r>
      <w:r w:rsidR="00C57922">
        <w:t xml:space="preserve">tics for the two </w:t>
      </w:r>
      <w:r w:rsidR="00E41C4E">
        <w:t>groups</w:t>
      </w:r>
      <w:r w:rsidR="00DF4136">
        <w:t xml:space="preserve"> before and after matching</w:t>
      </w:r>
      <w:r w:rsidR="00C57922">
        <w:t xml:space="preserve"> are </w:t>
      </w:r>
      <w:r w:rsidR="00B02792">
        <w:t>summarized</w:t>
      </w:r>
      <w:r>
        <w:t xml:space="preserve"> in Table 1. </w:t>
      </w:r>
      <w:r w:rsidR="00DF4136">
        <w:t xml:space="preserve">Before matching, individuals </w:t>
      </w:r>
      <w:r w:rsidR="00261ED2">
        <w:t xml:space="preserve">with cancer </w:t>
      </w:r>
      <w:r w:rsidR="00A95926">
        <w:t>diagnosis</w:t>
      </w:r>
      <w:r>
        <w:t xml:space="preserve"> were older than </w:t>
      </w:r>
      <w:r w:rsidR="002B2C4D">
        <w:t>those</w:t>
      </w:r>
      <w:r>
        <w:t xml:space="preserve"> without, with a median age of </w:t>
      </w:r>
      <w:r w:rsidR="003A2190">
        <w:t>67</w:t>
      </w:r>
      <w:r>
        <w:t xml:space="preserve"> (IQR </w:t>
      </w:r>
      <w:r w:rsidR="003A2190">
        <w:t>57-77</w:t>
      </w:r>
      <w:r>
        <w:t>)</w:t>
      </w:r>
      <w:r w:rsidR="00C57922">
        <w:t xml:space="preserve"> </w:t>
      </w:r>
      <w:r>
        <w:t xml:space="preserve">versus </w:t>
      </w:r>
      <w:r w:rsidR="0019419C">
        <w:t>48</w:t>
      </w:r>
      <w:r>
        <w:t xml:space="preserve"> (IQR </w:t>
      </w:r>
      <w:r w:rsidR="0019419C">
        <w:t>33-61</w:t>
      </w:r>
      <w:r>
        <w:t>). The distribution of gender was similar between the two groups (</w:t>
      </w:r>
      <w:r w:rsidR="009959CD">
        <w:t>m</w:t>
      </w:r>
      <w:r>
        <w:t xml:space="preserve">ale: </w:t>
      </w:r>
      <w:r w:rsidR="00E519B6">
        <w:t>45.5</w:t>
      </w:r>
      <w:r>
        <w:t xml:space="preserve">% vs </w:t>
      </w:r>
      <w:r w:rsidR="000E0436">
        <w:t>43.8</w:t>
      </w:r>
      <w:r>
        <w:t xml:space="preserve">%). The percentage of non-Hispanic </w:t>
      </w:r>
      <w:r w:rsidR="00D54975">
        <w:t>W</w:t>
      </w:r>
      <w:r>
        <w:t xml:space="preserve">hite was higher in </w:t>
      </w:r>
      <w:r w:rsidR="007B15AE">
        <w:t>individuals</w:t>
      </w:r>
      <w:r>
        <w:t xml:space="preserve"> </w:t>
      </w:r>
      <w:r w:rsidR="00261ED2">
        <w:t xml:space="preserve">with cancer </w:t>
      </w:r>
      <w:r w:rsidR="007B15AE">
        <w:t>diagnosis</w:t>
      </w:r>
      <w:r w:rsidR="000E0436">
        <w:t xml:space="preserve"> (72.2</w:t>
      </w:r>
      <w:r>
        <w:t xml:space="preserve">% vs </w:t>
      </w:r>
      <w:r w:rsidR="00E519B6">
        <w:t>59.</w:t>
      </w:r>
      <w:r w:rsidR="000E0436">
        <w:t>4</w:t>
      </w:r>
      <w:r>
        <w:t xml:space="preserve">%), </w:t>
      </w:r>
      <w:r w:rsidR="00AA7CBF">
        <w:t>although</w:t>
      </w:r>
      <w:r>
        <w:t xml:space="preserve"> the percentage of no</w:t>
      </w:r>
      <w:r w:rsidR="00E519B6">
        <w:t>n-</w:t>
      </w:r>
      <w:r w:rsidR="000E0436">
        <w:t xml:space="preserve">Hispanic </w:t>
      </w:r>
      <w:r w:rsidR="00D54975">
        <w:t>B</w:t>
      </w:r>
      <w:r w:rsidR="000E0436">
        <w:t>lack was similar (11.1</w:t>
      </w:r>
      <w:r>
        <w:t xml:space="preserve">% vs </w:t>
      </w:r>
      <w:r w:rsidR="000E0436">
        <w:t>10.8</w:t>
      </w:r>
      <w:r>
        <w:t xml:space="preserve">%). </w:t>
      </w:r>
      <w:r w:rsidR="00FE32BA">
        <w:t>Individuals</w:t>
      </w:r>
      <w:r>
        <w:t xml:space="preserve"> </w:t>
      </w:r>
      <w:r w:rsidR="00261ED2">
        <w:t xml:space="preserve">with cancer </w:t>
      </w:r>
      <w:r w:rsidR="0049499A">
        <w:t>diagnosis</w:t>
      </w:r>
      <w:r>
        <w:t xml:space="preserve"> had more established and possible comorbidities than </w:t>
      </w:r>
      <w:r w:rsidR="00FE32BA">
        <w:t>those</w:t>
      </w:r>
      <w:r w:rsidR="000353FE">
        <w:t xml:space="preserve"> without, with </w:t>
      </w:r>
      <w:r>
        <w:t xml:space="preserve">mean </w:t>
      </w:r>
      <w:r>
        <w:lastRenderedPageBreak/>
        <w:t>number</w:t>
      </w:r>
      <w:r w:rsidR="00966178">
        <w:t>s</w:t>
      </w:r>
      <w:r>
        <w:t xml:space="preserve"> </w:t>
      </w:r>
      <w:r w:rsidR="000353FE">
        <w:t xml:space="preserve">of established comorbidities </w:t>
      </w:r>
      <w:r w:rsidR="000530BA">
        <w:t>to be</w:t>
      </w:r>
      <w:r w:rsidR="000353FE">
        <w:t xml:space="preserve"> </w:t>
      </w:r>
      <w:r w:rsidR="00DC7F64">
        <w:t>2.2</w:t>
      </w:r>
      <w:r>
        <w:t xml:space="preserve"> (SD=</w:t>
      </w:r>
      <w:r w:rsidR="00DC7F64">
        <w:t>1.7) vs 1.</w:t>
      </w:r>
      <w:r w:rsidR="000E0436">
        <w:t>2</w:t>
      </w:r>
      <w:r>
        <w:t xml:space="preserve"> (SD=</w:t>
      </w:r>
      <w:r w:rsidR="00DC7F64">
        <w:t>1.3</w:t>
      </w:r>
      <w:r w:rsidR="000353FE">
        <w:t>), and</w:t>
      </w:r>
      <w:r>
        <w:t xml:space="preserve"> mean numb</w:t>
      </w:r>
      <w:r w:rsidR="00DC7F64">
        <w:t>er</w:t>
      </w:r>
      <w:r w:rsidR="000353FE">
        <w:t>s</w:t>
      </w:r>
      <w:r w:rsidR="00DC7F64">
        <w:t xml:space="preserve"> of possible comorbid</w:t>
      </w:r>
      <w:r w:rsidR="000353FE">
        <w:t>ities as</w:t>
      </w:r>
      <w:r w:rsidR="00DC7F64">
        <w:t xml:space="preserve"> 2.1</w:t>
      </w:r>
      <w:r>
        <w:t xml:space="preserve"> (SD=</w:t>
      </w:r>
      <w:r w:rsidR="00DC7F64">
        <w:t>1.1</w:t>
      </w:r>
      <w:r>
        <w:t xml:space="preserve">) vs </w:t>
      </w:r>
      <w:r w:rsidR="00DC7F64">
        <w:t>1.3</w:t>
      </w:r>
      <w:r>
        <w:t xml:space="preserve"> (SD=</w:t>
      </w:r>
      <w:r w:rsidR="008E1067">
        <w:t>1.0</w:t>
      </w:r>
      <w:r>
        <w:t xml:space="preserve">). </w:t>
      </w:r>
      <w:r w:rsidR="001B26F8">
        <w:t>Individuals</w:t>
      </w:r>
      <w:r>
        <w:t xml:space="preserve"> </w:t>
      </w:r>
      <w:r w:rsidR="00261ED2">
        <w:t xml:space="preserve">with a cancer </w:t>
      </w:r>
      <w:r w:rsidR="00E40F0D">
        <w:t>diagnosis</w:t>
      </w:r>
      <w:r>
        <w:t xml:space="preserve"> had a higher rate in each specific item of established and possible comorbidities except Down syndrome, </w:t>
      </w:r>
      <w:r w:rsidR="00B27F34">
        <w:t xml:space="preserve">overweight, </w:t>
      </w:r>
      <w:r>
        <w:t>obesity, and pregnancy</w:t>
      </w:r>
      <w:r w:rsidR="00B95B44">
        <w:t xml:space="preserve"> (Table A.1)</w:t>
      </w:r>
      <w:r>
        <w:t>.</w:t>
      </w:r>
      <w:r w:rsidR="00785CB5">
        <w:t xml:space="preserve"> After matching, the distributions of each variable used for matching were well balanced between patients with and without a cancer history (Table 1). </w:t>
      </w:r>
      <w:r w:rsidR="00B553E6">
        <w:t>A</w:t>
      </w:r>
      <w:r w:rsidR="001F7471">
        <w:t>l</w:t>
      </w:r>
      <w:r w:rsidR="00B553E6">
        <w:t>t</w:t>
      </w:r>
      <w:r w:rsidR="00785CB5">
        <w:t xml:space="preserve">hough we did not match </w:t>
      </w:r>
      <w:r w:rsidR="001F7471">
        <w:t>at</w:t>
      </w:r>
      <w:r w:rsidR="00785CB5">
        <w:t xml:space="preserve"> </w:t>
      </w:r>
      <w:r w:rsidR="007B1331">
        <w:t>individual</w:t>
      </w:r>
      <w:r w:rsidR="00785CB5">
        <w:t xml:space="preserve"> comorbidit</w:t>
      </w:r>
      <w:r w:rsidR="004702F5">
        <w:t>y level</w:t>
      </w:r>
      <w:r w:rsidR="00785CB5">
        <w:t>, the distributions of comorbidit</w:t>
      </w:r>
      <w:r w:rsidR="00897F5A">
        <w:t>ies</w:t>
      </w:r>
      <w:r w:rsidR="00785CB5">
        <w:t xml:space="preserve"> became more similar </w:t>
      </w:r>
      <w:r w:rsidR="00012C85">
        <w:t>after matching</w:t>
      </w:r>
      <w:r w:rsidR="00785CB5">
        <w:t xml:space="preserve"> (Table A.1). </w:t>
      </w:r>
    </w:p>
    <w:p w14:paraId="5F263190" w14:textId="23F46B22" w:rsidR="00012C85" w:rsidRDefault="00B95B4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B95B44">
        <w:rPr>
          <w:b/>
        </w:rPr>
        <w:t>Mortality</w:t>
      </w:r>
      <w:r w:rsidR="00CF1009">
        <w:rPr>
          <w:b/>
        </w:rPr>
        <w:t>.</w:t>
      </w:r>
      <w:r w:rsidRPr="00B95B44">
        <w:rPr>
          <w:b/>
        </w:rPr>
        <w:t xml:space="preserve"> </w:t>
      </w:r>
      <w:r w:rsidR="00012C85" w:rsidRPr="003452B5">
        <w:t xml:space="preserve">Before matching, </w:t>
      </w:r>
      <w:r w:rsidR="00012C85">
        <w:t xml:space="preserve">the </w:t>
      </w:r>
      <w:r w:rsidR="005357B1">
        <w:t xml:space="preserve">crude </w:t>
      </w:r>
      <w:r w:rsidR="00514736">
        <w:t>3</w:t>
      </w:r>
      <w:r w:rsidR="005357B1">
        <w:t>0-day mortality rate</w:t>
      </w:r>
      <w:r w:rsidR="00A418A3">
        <w:t>s</w:t>
      </w:r>
      <w:r w:rsidR="005357B1">
        <w:t xml:space="preserve"> in </w:t>
      </w:r>
      <w:r w:rsidR="0060247E">
        <w:t>individuals</w:t>
      </w:r>
      <w:r w:rsidR="005357B1">
        <w:t xml:space="preserve"> wi</w:t>
      </w:r>
      <w:r w:rsidR="0012076D">
        <w:t xml:space="preserve">th and </w:t>
      </w:r>
      <w:r w:rsidR="00261ED2">
        <w:t xml:space="preserve">without cancer </w:t>
      </w:r>
      <w:r w:rsidR="00AE2E33">
        <w:t>diagnosis</w:t>
      </w:r>
      <w:r w:rsidR="0012076D">
        <w:t xml:space="preserve"> w</w:t>
      </w:r>
      <w:r w:rsidR="00A418A3">
        <w:t>ere</w:t>
      </w:r>
      <w:r w:rsidR="005357B1">
        <w:t xml:space="preserve"> </w:t>
      </w:r>
      <w:r w:rsidR="00672F81">
        <w:t xml:space="preserve">6.4% </w:t>
      </w:r>
      <w:r w:rsidR="005357B1">
        <w:t>(9</w:t>
      </w:r>
      <w:r w:rsidR="002250FD">
        <w:t>5% CI: 6.17</w:t>
      </w:r>
      <w:r w:rsidR="005357B1">
        <w:t xml:space="preserve">% - </w:t>
      </w:r>
      <w:r w:rsidR="002250FD">
        <w:t>6.</w:t>
      </w:r>
      <w:r w:rsidR="009B0CAB">
        <w:t>7</w:t>
      </w:r>
      <w:r w:rsidR="002250FD">
        <w:t>1</w:t>
      </w:r>
      <w:r w:rsidR="005357B1">
        <w:t xml:space="preserve">%) and </w:t>
      </w:r>
      <w:r w:rsidR="002250FD">
        <w:t>2.07</w:t>
      </w:r>
      <w:r w:rsidR="00672F81">
        <w:t>%</w:t>
      </w:r>
      <w:r w:rsidR="009B0CAB">
        <w:t xml:space="preserve"> (95% CI: </w:t>
      </w:r>
      <w:r w:rsidR="002250FD">
        <w:t>2</w:t>
      </w:r>
      <w:r w:rsidR="009B0CAB">
        <w:t>.</w:t>
      </w:r>
      <w:r w:rsidR="002250FD">
        <w:t>03</w:t>
      </w:r>
      <w:r w:rsidR="005357B1">
        <w:t xml:space="preserve">% - </w:t>
      </w:r>
      <w:r w:rsidR="002250FD">
        <w:t>2</w:t>
      </w:r>
      <w:r w:rsidR="009B0CAB">
        <w:t>.</w:t>
      </w:r>
      <w:r w:rsidR="002250FD">
        <w:t>10</w:t>
      </w:r>
      <w:r w:rsidR="005357B1">
        <w:t>%), respectively</w:t>
      </w:r>
      <w:r w:rsidR="00152D65">
        <w:t xml:space="preserve"> (Table 2)</w:t>
      </w:r>
      <w:r w:rsidR="005357B1">
        <w:t xml:space="preserve">. After matching, the </w:t>
      </w:r>
      <w:r w:rsidR="00FE660E">
        <w:t>3</w:t>
      </w:r>
      <w:r w:rsidR="005357B1">
        <w:t>0-day mortality rate</w:t>
      </w:r>
      <w:r w:rsidR="00903343">
        <w:t>s</w:t>
      </w:r>
      <w:r w:rsidR="005357B1">
        <w:t xml:space="preserve"> in </w:t>
      </w:r>
      <w:r w:rsidR="002849A0">
        <w:t>individuals</w:t>
      </w:r>
      <w:r w:rsidR="005357B1">
        <w:t xml:space="preserve"> with and </w:t>
      </w:r>
      <w:r w:rsidR="00261ED2">
        <w:t xml:space="preserve">without cancer </w:t>
      </w:r>
      <w:r w:rsidR="00270D7B">
        <w:t>diagnosis</w:t>
      </w:r>
      <w:r w:rsidR="005357B1">
        <w:t xml:space="preserve"> </w:t>
      </w:r>
      <w:r w:rsidR="00217A47">
        <w:t>w</w:t>
      </w:r>
      <w:r w:rsidR="00903343">
        <w:t>ere</w:t>
      </w:r>
      <w:r w:rsidR="00FE660E">
        <w:t xml:space="preserve"> 6.5%</w:t>
      </w:r>
      <w:r w:rsidR="00F87E10">
        <w:t xml:space="preserve"> (95% CI: 6.1</w:t>
      </w:r>
      <w:r w:rsidR="00916F31">
        <w:t>8</w:t>
      </w:r>
      <w:r w:rsidR="00F87E10">
        <w:t>% - 6.7</w:t>
      </w:r>
      <w:r w:rsidR="00916F31">
        <w:t>3</w:t>
      </w:r>
      <w:r w:rsidR="005357B1">
        <w:t xml:space="preserve">%) and </w:t>
      </w:r>
      <w:r w:rsidR="00F9113D">
        <w:t>6.</w:t>
      </w:r>
      <w:r w:rsidR="00347965" w:rsidRPr="000E38A7">
        <w:t>2% (95% CI: 5.93% - 6.47</w:t>
      </w:r>
      <w:r w:rsidR="00347965" w:rsidRPr="006F6443">
        <w:t>%)</w:t>
      </w:r>
      <w:r w:rsidR="00347965">
        <w:t xml:space="preserve">, </w:t>
      </w:r>
      <w:r w:rsidR="00FE660E">
        <w:t>respectively</w:t>
      </w:r>
      <w:r w:rsidR="00012C85">
        <w:t xml:space="preserve"> (Table 2)</w:t>
      </w:r>
      <w:r w:rsidR="00FE660E">
        <w:t xml:space="preserve">. </w:t>
      </w:r>
    </w:p>
    <w:p w14:paraId="3BC0F83E" w14:textId="1CDD0F92" w:rsidR="002342CC" w:rsidRPr="001A2FC7" w:rsidRDefault="00BF0A05" w:rsidP="00E10467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Logistic regression analysis using matched controls </w:t>
      </w:r>
      <w:r w:rsidR="00D664C8">
        <w:t>shows</w:t>
      </w:r>
      <w:r>
        <w:t xml:space="preserve"> that o</w:t>
      </w:r>
      <w:r w:rsidR="00012C85">
        <w:t xml:space="preserve">lder age, male, non-Hispanic </w:t>
      </w:r>
      <w:r w:rsidR="00346E87">
        <w:t>B</w:t>
      </w:r>
      <w:r w:rsidR="00012C85">
        <w:t xml:space="preserve">lack, higher number of established and possible comorbidities </w:t>
      </w:r>
      <w:r w:rsidR="004D0307">
        <w:t>are</w:t>
      </w:r>
      <w:r w:rsidR="00012C85">
        <w:t xml:space="preserve"> associated with higher risk of mortality</w:t>
      </w:r>
      <w:r w:rsidR="004D0307">
        <w:t xml:space="preserve"> </w:t>
      </w:r>
      <w:r w:rsidR="00012C85">
        <w:t xml:space="preserve">(Table </w:t>
      </w:r>
      <w:r w:rsidR="000A0802">
        <w:t>3</w:t>
      </w:r>
      <w:r w:rsidR="00012C85">
        <w:t xml:space="preserve">). </w:t>
      </w:r>
      <w:r w:rsidR="00B57ADB">
        <w:t>However</w:t>
      </w:r>
      <w:r w:rsidR="00012C85">
        <w:t xml:space="preserve">, the </w:t>
      </w:r>
      <w:r w:rsidR="00FE660E">
        <w:t xml:space="preserve">hazard ratio of mortality </w:t>
      </w:r>
      <w:r w:rsidR="005357B1">
        <w:t xml:space="preserve">for </w:t>
      </w:r>
      <w:r w:rsidR="00BB1823">
        <w:t>individuals</w:t>
      </w:r>
      <w:r w:rsidR="00B95B44">
        <w:t xml:space="preserve"> with cancer </w:t>
      </w:r>
      <w:r w:rsidR="00BB1823">
        <w:t>diagnosis</w:t>
      </w:r>
      <w:r w:rsidR="00B95B44">
        <w:t xml:space="preserve"> versus </w:t>
      </w:r>
      <w:r w:rsidR="00BB1823">
        <w:t>those</w:t>
      </w:r>
      <w:r w:rsidR="00B95B44">
        <w:t xml:space="preserve"> without </w:t>
      </w:r>
      <w:r w:rsidR="00217A47">
        <w:t>wa</w:t>
      </w:r>
      <w:r w:rsidR="005357B1">
        <w:t xml:space="preserve">s </w:t>
      </w:r>
      <w:r w:rsidR="00F87E10" w:rsidRPr="00012C85">
        <w:t>1.</w:t>
      </w:r>
      <w:r w:rsidR="006F6443" w:rsidRPr="00012C85">
        <w:t>0</w:t>
      </w:r>
      <w:r w:rsidR="00012C85" w:rsidRPr="000E38A7">
        <w:t>4</w:t>
      </w:r>
      <w:r w:rsidR="006F6443" w:rsidRPr="000E38A7">
        <w:t xml:space="preserve"> </w:t>
      </w:r>
      <w:r w:rsidR="00F87E10" w:rsidRPr="00012C85">
        <w:t>(95% CI: 0.</w:t>
      </w:r>
      <w:r w:rsidR="006F6443" w:rsidRPr="00012C85">
        <w:t>9</w:t>
      </w:r>
      <w:r w:rsidR="00012C85" w:rsidRPr="000E38A7">
        <w:t>7</w:t>
      </w:r>
      <w:r w:rsidR="00F87E10" w:rsidRPr="00012C85">
        <w:t>-</w:t>
      </w:r>
      <w:r w:rsidR="00FE660E" w:rsidRPr="00012C85">
        <w:t>1.</w:t>
      </w:r>
      <w:r w:rsidR="00012C85" w:rsidRPr="000E38A7">
        <w:t>11</w:t>
      </w:r>
      <w:r w:rsidR="00FE660E" w:rsidRPr="00012C85">
        <w:t>)</w:t>
      </w:r>
      <w:r w:rsidR="00934B97" w:rsidRPr="00012C85">
        <w:t xml:space="preserve"> with a p</w:t>
      </w:r>
      <w:r w:rsidR="000F5207">
        <w:t>-</w:t>
      </w:r>
      <w:r w:rsidR="00934B97" w:rsidRPr="00012C85">
        <w:t>value of 0.</w:t>
      </w:r>
      <w:r w:rsidR="00012C85" w:rsidRPr="000E38A7">
        <w:t>260</w:t>
      </w:r>
      <w:r w:rsidR="005357B1" w:rsidRPr="00B8116C">
        <w:t xml:space="preserve"> </w:t>
      </w:r>
      <w:r w:rsidR="005357B1">
        <w:t>after adjust</w:t>
      </w:r>
      <w:r w:rsidR="001A7454">
        <w:t>ment</w:t>
      </w:r>
      <w:r w:rsidR="0078170A">
        <w:t>. This</w:t>
      </w:r>
      <w:r w:rsidR="00AC6B07">
        <w:t xml:space="preserve"> indicat</w:t>
      </w:r>
      <w:r w:rsidR="0078170A">
        <w:t>es</w:t>
      </w:r>
      <w:r w:rsidR="00AC6B07">
        <w:t xml:space="preserve"> a </w:t>
      </w:r>
      <w:r w:rsidR="001B1A42">
        <w:t xml:space="preserve">non-significant effect of </w:t>
      </w:r>
      <w:r w:rsidR="00AC6B07">
        <w:t xml:space="preserve">cancer history on </w:t>
      </w:r>
      <w:r w:rsidR="001B1A42">
        <w:t xml:space="preserve">COVID-19 </w:t>
      </w:r>
      <w:r w:rsidR="00AC6B07">
        <w:t>mortality</w:t>
      </w:r>
      <w:r w:rsidR="00012C85">
        <w:t>.</w:t>
      </w:r>
    </w:p>
    <w:p w14:paraId="34E16857" w14:textId="0E272E26" w:rsidR="00D74DA0" w:rsidRDefault="003452B5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rPr>
          <w:b/>
        </w:rPr>
        <w:t>Severity</w:t>
      </w:r>
      <w:r w:rsidR="00CF1009">
        <w:rPr>
          <w:b/>
        </w:rPr>
        <w:t>.</w:t>
      </w:r>
      <w:r w:rsidR="00B95B44">
        <w:t xml:space="preserve"> </w:t>
      </w:r>
      <w:r w:rsidR="00FA7316">
        <w:t>With respect to</w:t>
      </w:r>
      <w:r w:rsidR="005357B1">
        <w:t xml:space="preserve"> other </w:t>
      </w:r>
      <w:r w:rsidR="00FA7316">
        <w:t xml:space="preserve">types of </w:t>
      </w:r>
      <w:r w:rsidR="005357B1">
        <w:t>severe outcomes</w:t>
      </w:r>
      <w:r w:rsidR="008A60E2">
        <w:t xml:space="preserve">, </w:t>
      </w:r>
      <w:r w:rsidR="005357B1">
        <w:t xml:space="preserve">the rate of admission to hospital </w:t>
      </w:r>
      <w:r w:rsidR="0029754A">
        <w:t>before matching</w:t>
      </w:r>
      <w:r w:rsidR="008A60E2">
        <w:t xml:space="preserve"> (Table </w:t>
      </w:r>
      <w:r w:rsidR="003D349D">
        <w:t>4</w:t>
      </w:r>
      <w:r w:rsidR="008A60E2">
        <w:t>a)</w:t>
      </w:r>
      <w:r w:rsidR="0029754A">
        <w:t xml:space="preserve"> </w:t>
      </w:r>
      <w:r w:rsidR="00217A47">
        <w:t>wa</w:t>
      </w:r>
      <w:r w:rsidR="005357B1">
        <w:t xml:space="preserve">s </w:t>
      </w:r>
      <w:r w:rsidR="006301BC">
        <w:t>36.1</w:t>
      </w:r>
      <w:r w:rsidR="008C5983">
        <w:t>% (95% CI: 35.</w:t>
      </w:r>
      <w:r w:rsidR="006301BC">
        <w:t>5</w:t>
      </w:r>
      <w:r w:rsidR="00916F31">
        <w:t>4</w:t>
      </w:r>
      <w:r w:rsidR="005357B1">
        <w:t xml:space="preserve">% - </w:t>
      </w:r>
      <w:r w:rsidR="008C5983">
        <w:t>36.</w:t>
      </w:r>
      <w:r w:rsidR="00916F31">
        <w:t>59</w:t>
      </w:r>
      <w:r w:rsidR="005357B1">
        <w:t xml:space="preserve">%) vs </w:t>
      </w:r>
      <w:r w:rsidR="00916F31">
        <w:t>16.7</w:t>
      </w:r>
      <w:r w:rsidR="005357B1">
        <w:t xml:space="preserve">% (95% CI: </w:t>
      </w:r>
      <w:r w:rsidR="00916F31">
        <w:t>16.61</w:t>
      </w:r>
      <w:r w:rsidR="005357B1">
        <w:t xml:space="preserve">% - </w:t>
      </w:r>
      <w:r w:rsidR="00916F31">
        <w:t>16.81</w:t>
      </w:r>
      <w:r w:rsidR="005357B1">
        <w:t xml:space="preserve">%) in </w:t>
      </w:r>
      <w:r w:rsidR="00D86D24">
        <w:t>individuals</w:t>
      </w:r>
      <w:r w:rsidR="005357B1">
        <w:t xml:space="preserve"> with and without cancer </w:t>
      </w:r>
      <w:r w:rsidR="003D5CDA">
        <w:t>diagnosis</w:t>
      </w:r>
      <w:r w:rsidR="005357B1">
        <w:t xml:space="preserve">. The rate of admission to ICU </w:t>
      </w:r>
      <w:r w:rsidR="00217A47">
        <w:t>wa</w:t>
      </w:r>
      <w:r w:rsidR="005357B1">
        <w:t xml:space="preserve">s </w:t>
      </w:r>
      <w:r w:rsidR="00FE660E">
        <w:t>6.6</w:t>
      </w:r>
      <w:r w:rsidR="005357B1">
        <w:t xml:space="preserve">% (95% CI: </w:t>
      </w:r>
      <w:r w:rsidR="006301BC">
        <w:t>6.3</w:t>
      </w:r>
      <w:r w:rsidR="00916F31">
        <w:t>1</w:t>
      </w:r>
      <w:r w:rsidR="005357B1">
        <w:t xml:space="preserve">% - </w:t>
      </w:r>
      <w:r w:rsidR="006301BC">
        <w:t>6.8</w:t>
      </w:r>
      <w:r w:rsidR="00916F31">
        <w:t>6</w:t>
      </w:r>
      <w:r w:rsidR="005357B1">
        <w:t xml:space="preserve">%) vs </w:t>
      </w:r>
      <w:r w:rsidR="00916F31">
        <w:t>3.04</w:t>
      </w:r>
      <w:r w:rsidR="00AA2C04">
        <w:t>% (95% CI: 2</w:t>
      </w:r>
      <w:r w:rsidR="00916F31">
        <w:t>.99</w:t>
      </w:r>
      <w:r w:rsidR="00AA2C04">
        <w:t xml:space="preserve">% - </w:t>
      </w:r>
      <w:r w:rsidR="00916F31">
        <w:t>3.09</w:t>
      </w:r>
      <w:r w:rsidR="005357B1">
        <w:t xml:space="preserve">%). The rate of mechanical ventilation </w:t>
      </w:r>
      <w:r w:rsidR="00217A47">
        <w:t>wa</w:t>
      </w:r>
      <w:r w:rsidR="005357B1">
        <w:t xml:space="preserve">s </w:t>
      </w:r>
      <w:r w:rsidR="00AA2C04">
        <w:t>3.3% (95% CI: 3.11</w:t>
      </w:r>
      <w:r w:rsidR="008C5983">
        <w:t>% - 3.</w:t>
      </w:r>
      <w:r w:rsidR="00AA2C04">
        <w:t>50</w:t>
      </w:r>
      <w:r w:rsidR="005357B1">
        <w:t xml:space="preserve">%) vs </w:t>
      </w:r>
      <w:r w:rsidR="00B96330">
        <w:t>1.56</w:t>
      </w:r>
      <w:r w:rsidR="008C5983">
        <w:t xml:space="preserve">% (95% CI: </w:t>
      </w:r>
      <w:r w:rsidR="00AA2C04">
        <w:t>1.</w:t>
      </w:r>
      <w:r w:rsidR="00B96330">
        <w:t>53</w:t>
      </w:r>
      <w:r w:rsidR="005357B1">
        <w:t xml:space="preserve">% - </w:t>
      </w:r>
      <w:r w:rsidR="00AA2C04">
        <w:t>1.</w:t>
      </w:r>
      <w:r w:rsidR="00B96330">
        <w:t>60</w:t>
      </w:r>
      <w:r w:rsidR="005357B1">
        <w:t xml:space="preserve">%). </w:t>
      </w:r>
      <w:r w:rsidR="00E113C6">
        <w:t>T</w:t>
      </w:r>
      <w:r w:rsidR="005357B1">
        <w:t>he rate</w:t>
      </w:r>
      <w:r w:rsidR="00E113C6">
        <w:t xml:space="preserve"> for </w:t>
      </w:r>
      <w:r w:rsidR="00E113C6">
        <w:lastRenderedPageBreak/>
        <w:t>composite outcome</w:t>
      </w:r>
      <w:r w:rsidR="005357B1">
        <w:t xml:space="preserve"> </w:t>
      </w:r>
      <w:r w:rsidR="00217A47">
        <w:t xml:space="preserve">was </w:t>
      </w:r>
      <w:r w:rsidR="00AA2C04">
        <w:t>38.3</w:t>
      </w:r>
      <w:r w:rsidR="005357B1">
        <w:t xml:space="preserve">% (95% CI: </w:t>
      </w:r>
      <w:r w:rsidR="008C5983">
        <w:t>37.</w:t>
      </w:r>
      <w:r w:rsidR="00AA2C04">
        <w:t>7</w:t>
      </w:r>
      <w:r w:rsidR="00B96330">
        <w:t>4</w:t>
      </w:r>
      <w:r w:rsidR="005357B1">
        <w:t xml:space="preserve">% - </w:t>
      </w:r>
      <w:r w:rsidR="00AA2C04">
        <w:t>38.8</w:t>
      </w:r>
      <w:r w:rsidR="00B96330">
        <w:t>1</w:t>
      </w:r>
      <w:r w:rsidR="008C5983">
        <w:t xml:space="preserve">%) vs </w:t>
      </w:r>
      <w:r w:rsidR="00B96330">
        <w:t>17.6</w:t>
      </w:r>
      <w:r w:rsidR="005357B1">
        <w:t xml:space="preserve">% (95% CI: </w:t>
      </w:r>
      <w:r w:rsidR="00B96330">
        <w:t>17.49</w:t>
      </w:r>
      <w:r w:rsidR="005357B1">
        <w:t xml:space="preserve">% - </w:t>
      </w:r>
      <w:r w:rsidR="00AA2C04">
        <w:t>1</w:t>
      </w:r>
      <w:r w:rsidR="00B96330">
        <w:t>7.69</w:t>
      </w:r>
      <w:r w:rsidR="005357B1">
        <w:t>%).</w:t>
      </w:r>
      <w:r w:rsidR="00E3402D">
        <w:t xml:space="preserve"> </w:t>
      </w:r>
    </w:p>
    <w:p w14:paraId="3606333E" w14:textId="537560AF" w:rsidR="00B8116C" w:rsidRDefault="005357B1" w:rsidP="00A667A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fter matching</w:t>
      </w:r>
      <w:r w:rsidR="00070180">
        <w:t xml:space="preserve"> (Table </w:t>
      </w:r>
      <w:r w:rsidR="00D45F34">
        <w:t>4</w:t>
      </w:r>
      <w:r w:rsidR="00070180">
        <w:t>b)</w:t>
      </w:r>
      <w:r>
        <w:t>,</w:t>
      </w:r>
      <w:r w:rsidR="00722B42">
        <w:t xml:space="preserve"> the rate</w:t>
      </w:r>
      <w:r w:rsidR="00472BD5">
        <w:t>s</w:t>
      </w:r>
      <w:r w:rsidR="00722B42">
        <w:t xml:space="preserve"> of </w:t>
      </w:r>
      <w:r w:rsidR="006C2443">
        <w:t>admission to a hospital w</w:t>
      </w:r>
      <w:r w:rsidR="00472BD5">
        <w:t>ere</w:t>
      </w:r>
      <w:r w:rsidR="006C2443">
        <w:t xml:space="preserve"> 36.0% (95% CI: 35.48</w:t>
      </w:r>
      <w:r w:rsidR="00722B42">
        <w:t>% - 36.</w:t>
      </w:r>
      <w:r w:rsidR="006C2443">
        <w:t>55</w:t>
      </w:r>
      <w:r w:rsidR="00722B42">
        <w:t xml:space="preserve">%) </w:t>
      </w:r>
      <w:r w:rsidR="00722B42" w:rsidRPr="00B8116C">
        <w:t xml:space="preserve">vs </w:t>
      </w:r>
      <w:r w:rsidR="00347965" w:rsidRPr="000E38A7">
        <w:t>31.3% (95% CI: 30.82% - 31.85</w:t>
      </w:r>
      <w:r w:rsidR="00347965" w:rsidRPr="00B8116C">
        <w:t xml:space="preserve">%) </w:t>
      </w:r>
      <w:r w:rsidR="00722B42" w:rsidRPr="00B8116C">
        <w:t xml:space="preserve">in </w:t>
      </w:r>
      <w:r w:rsidR="00D150A6" w:rsidRPr="00B8116C">
        <w:t>individuals</w:t>
      </w:r>
      <w:r w:rsidR="00722B42" w:rsidRPr="00B8116C">
        <w:t xml:space="preserve"> with and without cancer </w:t>
      </w:r>
      <w:r w:rsidR="006970F0" w:rsidRPr="00B8116C">
        <w:t>diagnosis</w:t>
      </w:r>
      <w:r w:rsidR="00722B42" w:rsidRPr="00B8116C">
        <w:t>. The rate</w:t>
      </w:r>
      <w:r w:rsidR="00D42323">
        <w:t>s</w:t>
      </w:r>
      <w:r w:rsidR="00722B42" w:rsidRPr="00B8116C">
        <w:t xml:space="preserve"> of admission to ICU w</w:t>
      </w:r>
      <w:r w:rsidR="00D42323">
        <w:t>ere</w:t>
      </w:r>
      <w:r w:rsidR="00722B42" w:rsidRPr="00B8116C">
        <w:t xml:space="preserve"> 6.6% (95% CI: 6.</w:t>
      </w:r>
      <w:r w:rsidR="005B0957" w:rsidRPr="00B8116C">
        <w:t>31</w:t>
      </w:r>
      <w:r w:rsidR="00722B42" w:rsidRPr="00B8116C">
        <w:t>% - 6.8</w:t>
      </w:r>
      <w:r w:rsidR="005B0957" w:rsidRPr="00B8116C">
        <w:t>6</w:t>
      </w:r>
      <w:r w:rsidR="00722B42" w:rsidRPr="00B8116C">
        <w:t>%) vs 6.</w:t>
      </w:r>
      <w:r w:rsidR="00934B97" w:rsidRPr="00B8116C">
        <w:t>5</w:t>
      </w:r>
      <w:r w:rsidR="00722B42" w:rsidRPr="00B8116C">
        <w:t>% (95% CI:</w:t>
      </w:r>
      <w:r w:rsidR="00347965" w:rsidRPr="000E38A7">
        <w:t xml:space="preserve"> 6.23% - 6.77</w:t>
      </w:r>
      <w:r w:rsidR="00347965" w:rsidRPr="00B8116C">
        <w:t>%</w:t>
      </w:r>
      <w:r w:rsidR="00722B42" w:rsidRPr="00B8116C">
        <w:t xml:space="preserve">). </w:t>
      </w:r>
      <w:r w:rsidR="00347965" w:rsidRPr="00B8116C">
        <w:t>The rate</w:t>
      </w:r>
      <w:r w:rsidR="00C8589B">
        <w:t>s</w:t>
      </w:r>
      <w:r w:rsidR="00347965" w:rsidRPr="00B8116C">
        <w:t xml:space="preserve"> of mechanical ventilation w</w:t>
      </w:r>
      <w:r w:rsidR="00C8589B">
        <w:t>ere</w:t>
      </w:r>
      <w:r w:rsidR="00347965" w:rsidRPr="00B8116C">
        <w:t xml:space="preserve"> 3.3% (95% CI: 3.10% - 3.50%) vs 3.6% </w:t>
      </w:r>
      <w:r w:rsidR="00347965" w:rsidRPr="000E38A7">
        <w:t>(95% CI: 3.39% - 3.81</w:t>
      </w:r>
      <w:r w:rsidR="00347965" w:rsidRPr="00B8116C">
        <w:t>%). Composite endpoint rate</w:t>
      </w:r>
      <w:r w:rsidR="00A63AEE">
        <w:t>s</w:t>
      </w:r>
      <w:r w:rsidR="00347965" w:rsidRPr="00B8116C">
        <w:t xml:space="preserve"> w</w:t>
      </w:r>
      <w:r w:rsidR="00A63AEE">
        <w:t>ere</w:t>
      </w:r>
      <w:r w:rsidR="00347965" w:rsidRPr="00B8116C">
        <w:t xml:space="preserve"> 38.2% (95% CI: 37.67% - 38.75%) vs 33.</w:t>
      </w:r>
      <w:r w:rsidR="00347965" w:rsidRPr="000E38A7">
        <w:t>6% (95% CI: 33.08% - 34.13</w:t>
      </w:r>
      <w:r w:rsidR="00347965" w:rsidRPr="00B8116C">
        <w:t xml:space="preserve">%). </w:t>
      </w:r>
      <w:r w:rsidR="00AC6B07">
        <w:t xml:space="preserve">Older age, male, non-Hispanic </w:t>
      </w:r>
      <w:r w:rsidR="00D748C3">
        <w:t>B</w:t>
      </w:r>
      <w:r w:rsidR="00AC6B07">
        <w:t xml:space="preserve">lack, higher number of established and possible comorbidities were consistently associated with higher risk of hospitalization, ventilation, and ICU (Table </w:t>
      </w:r>
      <w:r w:rsidR="00A97ED4">
        <w:t>4</w:t>
      </w:r>
      <w:r w:rsidR="00AC6B07">
        <w:t>b)</w:t>
      </w:r>
      <w:r w:rsidR="00F377FC">
        <w:t xml:space="preserve">, as confirmed by </w:t>
      </w:r>
      <w:r w:rsidR="00AC6B07">
        <w:t xml:space="preserve">logistic regression (Table </w:t>
      </w:r>
      <w:r w:rsidR="00326172">
        <w:t>3</w:t>
      </w:r>
      <w:r w:rsidR="00AC6B07">
        <w:t>). After adjusting for these variables, t</w:t>
      </w:r>
      <w:r w:rsidR="00347965" w:rsidRPr="00B8116C">
        <w:t xml:space="preserve">he odds ratio for cancer versus non-cancer was </w:t>
      </w:r>
      <w:r w:rsidR="00347965" w:rsidRPr="000E38A7">
        <w:t>1.2</w:t>
      </w:r>
      <w:r w:rsidR="00AC6B07">
        <w:t>5</w:t>
      </w:r>
      <w:r w:rsidR="00347965" w:rsidRPr="000E38A7">
        <w:t xml:space="preserve"> (95% CI: 1.</w:t>
      </w:r>
      <w:r w:rsidR="00AC6B07">
        <w:t>21</w:t>
      </w:r>
      <w:r w:rsidR="00347965" w:rsidRPr="000E38A7">
        <w:t xml:space="preserve"> - 1.</w:t>
      </w:r>
      <w:r w:rsidR="00AC6B07">
        <w:t>30</w:t>
      </w:r>
      <w:r w:rsidR="00347965" w:rsidRPr="000E38A7">
        <w:t>)</w:t>
      </w:r>
      <w:r w:rsidR="00347965" w:rsidRPr="00B8116C">
        <w:t>, with p</w:t>
      </w:r>
      <w:r w:rsidR="0013003D">
        <w:t>-</w:t>
      </w:r>
      <w:r w:rsidR="00347965" w:rsidRPr="00B8116C">
        <w:t xml:space="preserve">value &lt;0.0001 (Table </w:t>
      </w:r>
      <w:r w:rsidR="0059614D">
        <w:t>3</w:t>
      </w:r>
      <w:r w:rsidR="00D6107B">
        <w:t>)</w:t>
      </w:r>
      <w:r w:rsidR="00347965" w:rsidRPr="00B8116C">
        <w:t>.</w:t>
      </w:r>
      <w:r w:rsidR="00AC6B07">
        <w:t xml:space="preserve"> </w:t>
      </w:r>
    </w:p>
    <w:p w14:paraId="5789B23A" w14:textId="2622D015" w:rsidR="0070419B" w:rsidRDefault="006E659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C12F8A">
        <w:rPr>
          <w:b/>
        </w:rPr>
        <w:t>Characteristics of cancer</w:t>
      </w:r>
      <w:r w:rsidR="00CF1009">
        <w:rPr>
          <w:b/>
        </w:rPr>
        <w:t>.</w:t>
      </w:r>
      <w:r w:rsidR="0070419B">
        <w:rPr>
          <w:b/>
        </w:rPr>
        <w:t xml:space="preserve"> </w:t>
      </w:r>
      <w:r w:rsidR="0070419B">
        <w:t>Among individuals with cancer diagnosis, 85.3% had solid tumor, 13.7% had hematologic malignancy, and 1% had multiple cancers</w:t>
      </w:r>
      <w:r w:rsidR="00D348E4">
        <w:t xml:space="preserve"> (</w:t>
      </w:r>
      <w:r w:rsidR="00BA74F7">
        <w:t>Table A.2</w:t>
      </w:r>
      <w:r w:rsidR="00D348E4">
        <w:t>)</w:t>
      </w:r>
      <w:r w:rsidR="0070419B">
        <w:t xml:space="preserve">. The most common cancer </w:t>
      </w:r>
      <w:r w:rsidR="007542A4">
        <w:t>sites are</w:t>
      </w:r>
      <w:r w:rsidR="00F16EB9">
        <w:t xml:space="preserve"> (Figure </w:t>
      </w:r>
      <w:r w:rsidR="00BE07AD">
        <w:t>A.1</w:t>
      </w:r>
      <w:r w:rsidR="00F16EB9">
        <w:t>)</w:t>
      </w:r>
      <w:r w:rsidR="0061728A">
        <w:t>:</w:t>
      </w:r>
      <w:r w:rsidR="0070419B">
        <w:t xml:space="preserve"> breast (20.9%), prostate (16.2%), colon and rectal (6.9%), lymphoma (6.4%), lung (6.3%), leukemia (4.9%), thyroid (4.7%), </w:t>
      </w:r>
      <w:r w:rsidR="00E83B5F">
        <w:t>skin (</w:t>
      </w:r>
      <w:r w:rsidR="0070419B">
        <w:t>melanoma</w:t>
      </w:r>
      <w:r w:rsidR="00E83B5F">
        <w:t>)</w:t>
      </w:r>
      <w:r w:rsidR="0070419B">
        <w:t xml:space="preserve"> (4.5%), kidney (4.0%), </w:t>
      </w:r>
      <w:r w:rsidR="00E83B5F">
        <w:t xml:space="preserve">and </w:t>
      </w:r>
      <w:r w:rsidR="0070419B">
        <w:t xml:space="preserve">bladder (3.9%). </w:t>
      </w:r>
      <w:r w:rsidR="00E25DAA">
        <w:t>The m</w:t>
      </w:r>
      <w:r w:rsidR="0066327E">
        <w:t xml:space="preserve">ajority of </w:t>
      </w:r>
      <w:r w:rsidR="00E25DAA">
        <w:t>initial cancer</w:t>
      </w:r>
      <w:r w:rsidR="0066327E">
        <w:t xml:space="preserve"> diagnosed </w:t>
      </w:r>
      <w:r w:rsidR="00E25DAA">
        <w:t xml:space="preserve">happened </w:t>
      </w:r>
      <w:r w:rsidR="0066327E">
        <w:t xml:space="preserve">after 60 years </w:t>
      </w:r>
      <w:r w:rsidR="001958C4">
        <w:t xml:space="preserve">of age </w:t>
      </w:r>
      <w:r w:rsidR="0066327E">
        <w:t>(61.4%)</w:t>
      </w:r>
      <w:r w:rsidR="00C36677">
        <w:t xml:space="preserve">. </w:t>
      </w:r>
      <w:r w:rsidR="0066327E">
        <w:t xml:space="preserve">19.1% survived </w:t>
      </w:r>
      <w:r w:rsidR="00C36677">
        <w:t xml:space="preserve">cancer </w:t>
      </w:r>
      <w:r w:rsidR="0066327E">
        <w:t xml:space="preserve">for more than 5 years. 9.4% received </w:t>
      </w:r>
      <w:r w:rsidR="00AF3199">
        <w:t>systemic</w:t>
      </w:r>
      <w:r w:rsidR="00805840">
        <w:t xml:space="preserve"> </w:t>
      </w:r>
      <w:r w:rsidR="0066327E">
        <w:t xml:space="preserve">therapy and 1.2% received </w:t>
      </w:r>
      <w:r w:rsidR="00EE18E7">
        <w:t>the therapy</w:t>
      </w:r>
      <w:r w:rsidR="0066327E">
        <w:t xml:space="preserve"> within 4 weeks before COVID-19 </w:t>
      </w:r>
      <w:r w:rsidR="00B1509C">
        <w:t>diagnosis</w:t>
      </w:r>
      <w:r w:rsidR="0066327E">
        <w:t xml:space="preserve">. </w:t>
      </w:r>
    </w:p>
    <w:p w14:paraId="28A5B908" w14:textId="2BD53A6B" w:rsidR="004253A7" w:rsidRDefault="0039199D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 w:rsidRPr="0039199D">
        <w:rPr>
          <w:b/>
          <w:bCs/>
        </w:rPr>
        <w:t>Outcome by cancer types.</w:t>
      </w:r>
      <w:r>
        <w:t xml:space="preserve"> </w:t>
      </w:r>
      <w:r w:rsidR="00B877E3">
        <w:t xml:space="preserve">Hematologic malignancy, recent </w:t>
      </w:r>
      <w:r w:rsidR="009D31A3">
        <w:t xml:space="preserve">systemic </w:t>
      </w:r>
      <w:r w:rsidR="00B877E3">
        <w:t xml:space="preserve">therapy, recent radiation </w:t>
      </w:r>
      <w:r w:rsidR="002A2522">
        <w:t xml:space="preserve">therapy </w:t>
      </w:r>
      <w:r w:rsidR="00B877E3">
        <w:t xml:space="preserve">and older age at cancer diagnosis were associated with higher </w:t>
      </w:r>
      <w:r w:rsidR="00771D5B">
        <w:t>rates</w:t>
      </w:r>
      <w:r w:rsidR="00B877E3">
        <w:t xml:space="preserve"> </w:t>
      </w:r>
      <w:r w:rsidR="00771D5B">
        <w:t>for worse</w:t>
      </w:r>
      <w:r w:rsidR="00B877E3">
        <w:t xml:space="preserve"> outcomes</w:t>
      </w:r>
      <w:r w:rsidR="006940DB">
        <w:t xml:space="preserve"> (Table 5)</w:t>
      </w:r>
      <w:r w:rsidR="007D5537">
        <w:t>. S</w:t>
      </w:r>
      <w:r w:rsidR="00B877E3">
        <w:t>urviv</w:t>
      </w:r>
      <w:r w:rsidR="007D5537">
        <w:t>al of</w:t>
      </w:r>
      <w:r w:rsidR="00B877E3">
        <w:t xml:space="preserve"> 5 or more years seemed to be associated with lower </w:t>
      </w:r>
      <w:r w:rsidR="007B252F">
        <w:t>rates</w:t>
      </w:r>
      <w:r w:rsidR="00B877E3">
        <w:t xml:space="preserve"> </w:t>
      </w:r>
      <w:r w:rsidR="00D113F6">
        <w:t>for</w:t>
      </w:r>
      <w:r w:rsidR="00B877E3">
        <w:t xml:space="preserve"> these </w:t>
      </w:r>
      <w:r w:rsidR="00B877E3">
        <w:lastRenderedPageBreak/>
        <w:t>outcomes.</w:t>
      </w:r>
      <w:r w:rsidR="004C61B4">
        <w:t xml:space="preserve"> </w:t>
      </w:r>
      <w:r w:rsidR="00B43078">
        <w:t>L</w:t>
      </w:r>
      <w:r w:rsidR="004C61B4">
        <w:t xml:space="preserve">ogistic regression </w:t>
      </w:r>
      <w:r w:rsidR="00B43078">
        <w:t>analysis</w:t>
      </w:r>
      <w:r w:rsidR="004C61B4">
        <w:t xml:space="preserve"> confirmed </w:t>
      </w:r>
      <w:r w:rsidR="007441FC">
        <w:t>that th</w:t>
      </w:r>
      <w:r w:rsidR="00A32CE5">
        <w:t>ese</w:t>
      </w:r>
      <w:r w:rsidR="007441FC">
        <w:t xml:space="preserve"> risk factors</w:t>
      </w:r>
      <w:r w:rsidR="004C61B4">
        <w:t xml:space="preserve"> were significantly associated with higher </w:t>
      </w:r>
      <w:r w:rsidR="002E077B">
        <w:t>odds ratio</w:t>
      </w:r>
      <w:r w:rsidR="004C61B4">
        <w:t xml:space="preserve"> of mortality and severe outcomes (Table </w:t>
      </w:r>
      <w:r w:rsidR="00403CFF">
        <w:t>6</w:t>
      </w:r>
      <w:r w:rsidR="004C61B4">
        <w:t>).</w:t>
      </w:r>
      <w:r w:rsidR="0050010D">
        <w:t xml:space="preserve"> </w:t>
      </w:r>
    </w:p>
    <w:p w14:paraId="3F15F545" w14:textId="7DBC2FE5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>
        <w:rPr>
          <w:b/>
        </w:rPr>
        <w:t>DISCUSSION</w:t>
      </w:r>
    </w:p>
    <w:p w14:paraId="63AC6F34" w14:textId="3DB704E7" w:rsidR="001D47D4" w:rsidRDefault="00CB3D0B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Patient stratification is paramount i</w:t>
      </w:r>
      <w:r w:rsidR="007273C6">
        <w:t xml:space="preserve">n </w:t>
      </w:r>
      <w:r>
        <w:t xml:space="preserve">the </w:t>
      </w:r>
      <w:r w:rsidR="007273C6">
        <w:t>management of both cancer and COVID-19</w:t>
      </w:r>
      <w:r w:rsidR="00C37BC1">
        <w:t>,</w:t>
      </w:r>
      <w:r>
        <w:t xml:space="preserve"> as it allows </w:t>
      </w:r>
      <w:r w:rsidR="00DD2A62">
        <w:t>caregivers</w:t>
      </w:r>
      <w:r>
        <w:t xml:space="preserve"> to</w:t>
      </w:r>
      <w:r w:rsidR="007273C6">
        <w:t xml:space="preserve"> tailor treatment </w:t>
      </w:r>
      <w:r>
        <w:t>and appropriately allocate resources</w:t>
      </w:r>
      <w:r w:rsidR="007273C6">
        <w:t xml:space="preserve">. </w:t>
      </w:r>
      <w:r>
        <w:t>With cancer among the leading causes of death worldwide, identifying risk factors in cancer survivors</w:t>
      </w:r>
      <w:r w:rsidR="007273C6">
        <w:t xml:space="preserve"> has become a focus</w:t>
      </w:r>
      <w:r w:rsidR="00B75F7D">
        <w:t xml:space="preserve"> </w:t>
      </w:r>
      <w:r w:rsidR="007273C6">
        <w:t>during th</w:t>
      </w:r>
      <w:r w:rsidR="00A02E14">
        <w:t>e</w:t>
      </w:r>
      <w:r w:rsidR="007273C6">
        <w:t xml:space="preserve"> global </w:t>
      </w:r>
      <w:r w:rsidR="00A02E14" w:rsidRPr="00E17884">
        <w:t>SARS-CoV-2</w:t>
      </w:r>
      <w:r w:rsidR="00A02E14">
        <w:t xml:space="preserve"> </w:t>
      </w:r>
      <w:r w:rsidR="007273C6">
        <w:t>pandemic</w:t>
      </w:r>
      <w:r>
        <w:t>. We conduct</w:t>
      </w:r>
      <w:r w:rsidR="00B75F7D">
        <w:t>ed</w:t>
      </w:r>
      <w:r>
        <w:t xml:space="preserve"> one of the largest clinical cohort studies of COVID-19 positive </w:t>
      </w:r>
      <w:r w:rsidR="001752AC">
        <w:t>individuals</w:t>
      </w:r>
      <w:r>
        <w:t xml:space="preserve"> with and without cancer </w:t>
      </w:r>
      <w:r w:rsidR="007E54F7">
        <w:t>diagnosis</w:t>
      </w:r>
      <w:r>
        <w:t xml:space="preserve"> to date. </w:t>
      </w:r>
      <w:r w:rsidR="00A72541">
        <w:t>Our analys</w:t>
      </w:r>
      <w:r w:rsidR="004A700C">
        <w:t>e</w:t>
      </w:r>
      <w:r w:rsidR="00A72541">
        <w:t>s show</w:t>
      </w:r>
      <w:r w:rsidR="00B75F7D">
        <w:t>ed</w:t>
      </w:r>
      <w:r w:rsidR="00A72541">
        <w:t xml:space="preserve"> that c</w:t>
      </w:r>
      <w:r w:rsidR="00A72541" w:rsidRPr="00E042A3">
        <w:t>ancer survivor</w:t>
      </w:r>
      <w:r w:rsidR="00A72541">
        <w:t xml:space="preserve">s had higher 30-day all-cause mortality and poorer outcomes after </w:t>
      </w:r>
      <w:r w:rsidR="00733FD1">
        <w:t>contracting</w:t>
      </w:r>
      <w:r w:rsidR="00A72541">
        <w:t xml:space="preserve"> COVID-19 compared to </w:t>
      </w:r>
      <w:r w:rsidR="004947D4">
        <w:t>individuals</w:t>
      </w:r>
      <w:r w:rsidR="00A72541">
        <w:t xml:space="preserve"> without cancer </w:t>
      </w:r>
      <w:r w:rsidR="00010BC6">
        <w:t>diagnosis</w:t>
      </w:r>
      <w:r w:rsidR="00A72541">
        <w:t>. However,</w:t>
      </w:r>
      <w:r w:rsidR="00172E3B">
        <w:t xml:space="preserve"> </w:t>
      </w:r>
      <w:r w:rsidR="001355E9">
        <w:t>using</w:t>
      </w:r>
      <w:r w:rsidR="00172E3B">
        <w:t xml:space="preserve"> matched controls,</w:t>
      </w:r>
      <w:r w:rsidR="00A72541">
        <w:t xml:space="preserve"> </w:t>
      </w:r>
      <w:r w:rsidR="00BE2615">
        <w:t xml:space="preserve">our analysis demonstrated that </w:t>
      </w:r>
      <w:r w:rsidR="00A72541">
        <w:t xml:space="preserve">the differences were mainly due to older age and </w:t>
      </w:r>
      <w:r w:rsidR="001D47D4">
        <w:t xml:space="preserve">having </w:t>
      </w:r>
      <w:r w:rsidR="00A72541">
        <w:t xml:space="preserve">more comorbidities in </w:t>
      </w:r>
      <w:r w:rsidR="00EA62C0">
        <w:t>individuals</w:t>
      </w:r>
      <w:r w:rsidR="00A72541">
        <w:t xml:space="preserve"> with a </w:t>
      </w:r>
      <w:r w:rsidR="000F4DC0">
        <w:t>cancer diagnosis</w:t>
      </w:r>
      <w:r w:rsidR="00BE2615">
        <w:t>,</w:t>
      </w:r>
      <w:r w:rsidR="00A72541">
        <w:t xml:space="preserve"> instead of cancer itself.</w:t>
      </w:r>
    </w:p>
    <w:p w14:paraId="0A2C9681" w14:textId="6B3AB13D" w:rsidR="003D2858" w:rsidRDefault="00957A9E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The 31,880 </w:t>
      </w:r>
      <w:r w:rsidR="00F3617D">
        <w:t>individuals</w:t>
      </w:r>
      <w:r>
        <w:t xml:space="preserve"> with </w:t>
      </w:r>
      <w:r w:rsidR="000F4DC0">
        <w:t xml:space="preserve">cancer </w:t>
      </w:r>
      <w:r w:rsidR="00261033">
        <w:t>history</w:t>
      </w:r>
      <w:r>
        <w:t xml:space="preserve"> in our study were older and had more established and possible comorbidities than did the 514,538 patients without</w:t>
      </w:r>
      <w:r w:rsidR="00070496">
        <w:t xml:space="preserve"> a</w:t>
      </w:r>
      <w:r>
        <w:t xml:space="preserve"> cancer </w:t>
      </w:r>
      <w:r w:rsidR="0067707A">
        <w:t>diagnosis</w:t>
      </w:r>
      <w:r>
        <w:t xml:space="preserve">. </w:t>
      </w:r>
      <w:r w:rsidR="004A770C">
        <w:t xml:space="preserve">In the general population, </w:t>
      </w:r>
      <w:r w:rsidR="00093026">
        <w:t xml:space="preserve">many </w:t>
      </w:r>
      <w:r w:rsidR="004A770C">
        <w:t>existing studies</w:t>
      </w:r>
      <w:r w:rsidR="002F6292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 </w:instrText>
      </w:r>
      <w:r w:rsidR="00093026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.DATA </w:instrText>
      </w:r>
      <w:r w:rsidR="00093026">
        <w:fldChar w:fldCharType="end"/>
      </w:r>
      <w:r w:rsidR="002F6292">
        <w:fldChar w:fldCharType="separate"/>
      </w:r>
      <w:r w:rsidR="00093026" w:rsidRPr="00093026">
        <w:rPr>
          <w:noProof/>
          <w:vertAlign w:val="superscript"/>
        </w:rPr>
        <w:t>14,17,18</w:t>
      </w:r>
      <w:r w:rsidR="002F6292">
        <w:fldChar w:fldCharType="end"/>
      </w:r>
      <w:r w:rsidR="004A770C">
        <w:t xml:space="preserve"> </w:t>
      </w:r>
      <w:r w:rsidR="007E7771">
        <w:t>including</w:t>
      </w:r>
      <w:r w:rsidR="004A770C">
        <w:t xml:space="preserve"> </w:t>
      </w:r>
      <w:r w:rsidR="00093F51">
        <w:t xml:space="preserve">the </w:t>
      </w:r>
      <w:r w:rsidR="004A770C">
        <w:t>analytics platform OpenSAFELY</w:t>
      </w:r>
      <w:r w:rsidR="002F6292">
        <w:fldChar w:fldCharType="begin"/>
      </w:r>
      <w:r w:rsidR="002F6292">
        <w:instrText xml:space="preserve"> ADDIN EN.CITE &lt;EndNote&gt;&lt;Cite&gt;&lt;Author&gt;Williamson&lt;/Author&gt;&lt;Year&gt;2020&lt;/Year&gt;&lt;RecNum&gt;96&lt;/RecNum&gt;&lt;DisplayText&gt;&lt;style face="superscript"&gt;19&lt;/style&gt;&lt;/DisplayText&gt;&lt;record&gt;&lt;rec-number&gt;96&lt;/rec-number&gt;&lt;foreign-keys&gt;&lt;key app="EN" db-id="tt2x5f92stdwtledax8vt92z0xw2ezvd59we" timestamp="1616787138"&gt;96&lt;/key&gt;&lt;/foreign-keys&gt;&lt;ref-type name="Journal Article"&gt;17&lt;/ref-type&gt;&lt;contributors&gt;&lt;authors&gt;&lt;author&gt;Williamson, Elizabeth J&lt;/author&gt;&lt;author&gt;Walker, Alex J&lt;/author&gt;&lt;author&gt;Bhaskaran, Krishnan&lt;/author&gt;&lt;author&gt;Bacon, Seb&lt;/author&gt;&lt;author&gt;Bates, Chris&lt;/author&gt;&lt;author&gt;Morton, Caroline E&lt;/author&gt;&lt;author&gt;Curtis, Helen J&lt;/author&gt;&lt;author&gt;Mehrkar, Amir&lt;/author&gt;&lt;author&gt;Evans, David&lt;/author&gt;&lt;author&gt;Inglesby, Peter&lt;/author&gt;&lt;/authors&gt;&lt;/contributors&gt;&lt;titles&gt;&lt;title&gt;OpenSAFELY: factors associated with COVID-19 death in 17 million patients&lt;/title&gt;&lt;secondary-title&gt;Nature&lt;/secondary-title&gt;&lt;/titles&gt;&lt;periodical&gt;&lt;full-title&gt;Nature&lt;/full-title&gt;&lt;/periodical&gt;&lt;dates&gt;&lt;year&gt;2020&lt;/year&gt;&lt;/dates&gt;&lt;isbn&gt;0028-0836&lt;/isbn&gt;&lt;urls&gt;&lt;/urls&gt;&lt;/record&gt;&lt;/Cite&gt;&lt;/EndNote&gt;</w:instrText>
      </w:r>
      <w:r w:rsidR="002F6292">
        <w:fldChar w:fldCharType="separate"/>
      </w:r>
      <w:r w:rsidR="002F6292" w:rsidRPr="002F6292">
        <w:rPr>
          <w:noProof/>
          <w:vertAlign w:val="superscript"/>
        </w:rPr>
        <w:t>19</w:t>
      </w:r>
      <w:r w:rsidR="002F6292">
        <w:fldChar w:fldCharType="end"/>
      </w:r>
      <w:r w:rsidR="004A770C">
        <w:t xml:space="preserve"> have consistently identified age, male gen</w:t>
      </w:r>
      <w:r w:rsidR="00F409A8">
        <w:t>der</w:t>
      </w:r>
      <w:r w:rsidR="004A770C">
        <w:t xml:space="preserve">, smoking status, and comorbidities </w:t>
      </w:r>
      <w:r w:rsidR="00F409A8">
        <w:t>(</w:t>
      </w:r>
      <w:r w:rsidR="004A770C">
        <w:t>such as hypertension, diabetes, cardiovascular diseases, or chronic lung diseases</w:t>
      </w:r>
      <w:r w:rsidR="00F409A8">
        <w:t>) to be risk factors for severe COVID-19</w:t>
      </w:r>
      <w:r w:rsidR="00466740">
        <w:t xml:space="preserve"> outcomes</w:t>
      </w:r>
      <w:r w:rsidR="004A770C">
        <w:t xml:space="preserve">. </w:t>
      </w:r>
      <w:r w:rsidR="006C6951">
        <w:t>We also</w:t>
      </w:r>
      <w:r w:rsidR="00F409A8">
        <w:t xml:space="preserve"> found age older than 50, male gender, </w:t>
      </w:r>
      <w:r w:rsidR="00F97C2C">
        <w:t xml:space="preserve">and </w:t>
      </w:r>
      <w:r w:rsidR="00F409A8">
        <w:t>number of established comorbidities</w:t>
      </w:r>
      <w:r w:rsidR="000F4DC0">
        <w:t xml:space="preserve"> (smoking is one of </w:t>
      </w:r>
      <w:r w:rsidR="00687DF6">
        <w:t>them</w:t>
      </w:r>
      <w:r w:rsidR="00F97C2C">
        <w:t>)</w:t>
      </w:r>
      <w:r w:rsidR="00F409A8">
        <w:t xml:space="preserve"> to be risk factors of mortality in both </w:t>
      </w:r>
      <w:r w:rsidR="00F3617D">
        <w:t>individuals</w:t>
      </w:r>
      <w:r w:rsidR="00F409A8">
        <w:t xml:space="preserve"> with and without cancer. </w:t>
      </w:r>
      <w:r w:rsidR="006320CF">
        <w:t>Of note,</w:t>
      </w:r>
      <w:r w:rsidR="00F409A8">
        <w:t xml:space="preserve"> advanced age had a stronger effect in </w:t>
      </w:r>
      <w:r w:rsidR="009F5C49">
        <w:t>individuals</w:t>
      </w:r>
      <w:r w:rsidR="00F409A8">
        <w:t xml:space="preserve"> without </w:t>
      </w:r>
      <w:r w:rsidR="000F4DC0">
        <w:t>cancer diagnosis</w:t>
      </w:r>
      <w:r w:rsidR="00152DE2">
        <w:t>.</w:t>
      </w:r>
      <w:r w:rsidR="00680CA3">
        <w:t xml:space="preserve"> </w:t>
      </w:r>
      <w:r w:rsidR="003B0B94">
        <w:t>Our</w:t>
      </w:r>
      <w:r w:rsidR="00680CA3">
        <w:t xml:space="preserve"> findings </w:t>
      </w:r>
      <w:r w:rsidR="003B0B94">
        <w:t>confirmed</w:t>
      </w:r>
      <w:r w:rsidR="00680CA3">
        <w:t xml:space="preserve"> similar risk factors in cancer patients as</w:t>
      </w:r>
      <w:r w:rsidR="006320CF">
        <w:t xml:space="preserve"> predictors of severe COVID-19</w:t>
      </w:r>
      <w:r w:rsidR="00680CA3">
        <w:t xml:space="preserve"> </w:t>
      </w:r>
      <w:r w:rsidR="003C6518">
        <w:t xml:space="preserve">outcome </w:t>
      </w:r>
      <w:r w:rsidR="006320CF">
        <w:t>as in</w:t>
      </w:r>
      <w:r w:rsidR="00680CA3">
        <w:t xml:space="preserve"> the general population.</w:t>
      </w:r>
    </w:p>
    <w:p w14:paraId="6BD48D42" w14:textId="1858455F" w:rsidR="00B130A0" w:rsidRDefault="00B75F7D" w:rsidP="002332B4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lastRenderedPageBreak/>
        <w:t>The</w:t>
      </w:r>
      <w:r w:rsidR="00810EAA">
        <w:t xml:space="preserve"> primary outcome of</w:t>
      </w:r>
      <w:r>
        <w:t xml:space="preserve"> crude 30-day mortality in </w:t>
      </w:r>
      <w:r w:rsidR="002D47DF">
        <w:t xml:space="preserve">individuals with </w:t>
      </w:r>
      <w:r w:rsidR="000F4DC0">
        <w:t>cancer diagnosis</w:t>
      </w:r>
      <w:r>
        <w:t xml:space="preserve"> was higher than in those without. </w:t>
      </w:r>
      <w:r w:rsidR="00E60C0A">
        <w:t>We aim</w:t>
      </w:r>
      <w:r>
        <w:t>ed</w:t>
      </w:r>
      <w:r w:rsidR="00E60C0A">
        <w:t xml:space="preserve"> to clarify whether this effect </w:t>
      </w:r>
      <w:r w:rsidR="002E4B91">
        <w:t>is</w:t>
      </w:r>
      <w:r w:rsidR="00E60C0A">
        <w:t xml:space="preserve"> due to cancer </w:t>
      </w:r>
      <w:r w:rsidR="00C26643">
        <w:t>history</w:t>
      </w:r>
      <w:r w:rsidR="00E60C0A">
        <w:t xml:space="preserve"> alone or </w:t>
      </w:r>
      <w:r w:rsidR="005B0BFA">
        <w:t xml:space="preserve">due to </w:t>
      </w:r>
      <w:r w:rsidR="00E60C0A">
        <w:t xml:space="preserve">the risk factors aforementioned. </w:t>
      </w:r>
      <w:r w:rsidR="003D2858">
        <w:t xml:space="preserve">Many meta-analysis and systematic reviews have found </w:t>
      </w:r>
      <w:r w:rsidR="00BC2C90">
        <w:t>individuals</w:t>
      </w:r>
      <w:r w:rsidR="003D2858">
        <w:t xml:space="preserve"> with cancer to be more likely to experience severe COVID-19 </w:t>
      </w:r>
      <w:r w:rsidR="00EE6685">
        <w:t>illness</w:t>
      </w:r>
      <w:r w:rsidR="00063CFD">
        <w:t xml:space="preserve"> and death.</w:t>
      </w:r>
      <w:r w:rsidR="00063CFD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 </w:instrText>
      </w:r>
      <w:r w:rsidR="000F1948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.DATA </w:instrText>
      </w:r>
      <w:r w:rsidR="000F1948">
        <w:fldChar w:fldCharType="end"/>
      </w:r>
      <w:r w:rsidR="00063CFD">
        <w:fldChar w:fldCharType="separate"/>
      </w:r>
      <w:r w:rsidR="000F1948" w:rsidRPr="000F1948">
        <w:rPr>
          <w:noProof/>
          <w:vertAlign w:val="superscript"/>
        </w:rPr>
        <w:t>10,13,20-22</w:t>
      </w:r>
      <w:r w:rsidR="00063CFD">
        <w:fldChar w:fldCharType="end"/>
      </w:r>
      <w:r w:rsidR="00E60C0A">
        <w:t xml:space="preserve"> </w:t>
      </w:r>
      <w:r w:rsidR="009535C2">
        <w:t xml:space="preserve">However, </w:t>
      </w:r>
      <w:r w:rsidR="000F1948">
        <w:t>a</w:t>
      </w:r>
      <w:r w:rsidR="009535C2">
        <w:t>n early Italian study</w:t>
      </w:r>
      <w:r w:rsidR="00F727CF">
        <w:fldChar w:fldCharType="begin"/>
      </w:r>
      <w:r w:rsidR="00F727CF">
        <w:instrText xml:space="preserve"> ADDIN EN.CITE &lt;EndNote&gt;&lt;Cite&gt;&lt;Author&gt;Rugge&lt;/Author&gt;&lt;Year&gt;2020&lt;/Year&gt;&lt;RecNum&gt;77&lt;/RecNum&gt;&lt;DisplayText&gt;&lt;style face="superscript"&gt;3&lt;/style&gt;&lt;/DisplayText&gt;&lt;record&gt;&lt;rec-number&gt;77&lt;/rec-number&gt;&lt;foreign-keys&gt;&lt;key app="EN" db-id="tt2x5f92stdwtledax8vt92z0xw2ezvd59we" timestamp="1616614304"&gt;77&lt;/key&gt;&lt;/foreign-keys&gt;&lt;ref-type name="Journal Article"&gt;17&lt;/ref-type&gt;&lt;contributors&gt;&lt;authors&gt;&lt;author&gt;Rugge, Massimo&lt;/author&gt;&lt;author&gt;Zorzi, Manuel&lt;/author&gt;&lt;author&gt;Guzzinati, Stefano&lt;/author&gt;&lt;/authors&gt;&lt;/contributors&gt;&lt;titles&gt;&lt;title&gt;SARS-CoV-2 infection in the Italian Veneto region: adverse outcomes in patients with cancer&lt;/title&gt;&lt;secondary-title&gt;Nature Cancer&lt;/secondary-title&gt;&lt;/titles&gt;&lt;periodical&gt;&lt;full-title&gt;Nature Cancer&lt;/full-title&gt;&lt;/periodical&gt;&lt;pages&gt;784-788&lt;/pages&gt;&lt;volume&gt;1&lt;/volume&gt;&lt;number&gt;8&lt;/number&gt;&lt;dates&gt;&lt;year&gt;2020&lt;/year&gt;&lt;/dates&gt;&lt;isbn&gt;2662-1347&lt;/isbn&gt;&lt;urls&gt;&lt;/urls&gt;&lt;/record&gt;&lt;/Cite&gt;&lt;/EndNote&gt;</w:instrText>
      </w:r>
      <w:r w:rsidR="00F727CF">
        <w:fldChar w:fldCharType="separate"/>
      </w:r>
      <w:r w:rsidR="00F727CF" w:rsidRPr="00F727CF">
        <w:rPr>
          <w:noProof/>
          <w:vertAlign w:val="superscript"/>
        </w:rPr>
        <w:t>3</w:t>
      </w:r>
      <w:r w:rsidR="00F727CF">
        <w:fldChar w:fldCharType="end"/>
      </w:r>
      <w:r w:rsidR="00F727CF">
        <w:t xml:space="preserve"> and another North London study</w:t>
      </w:r>
      <w:r w:rsidR="00E21F01">
        <w:fldChar w:fldCharType="begin"/>
      </w:r>
      <w:r w:rsidR="00E21F01">
        <w:instrText xml:space="preserve"> ADDIN EN.CITE &lt;EndNote&gt;&lt;Cite&gt;&lt;Author&gt;Joharatnam-Hogan&lt;/Author&gt;&lt;Year&gt;2020&lt;/Year&gt;&lt;RecNum&gt;99&lt;/RecNum&gt;&lt;DisplayText&gt;&lt;style face="superscript"&gt;23&lt;/style&gt;&lt;/DisplayText&gt;&lt;record&gt;&lt;rec-number&gt;99&lt;/rec-number&gt;&lt;foreign-keys&gt;&lt;key app="EN" db-id="tt2x5f92stdwtledax8vt92z0xw2ezvd59we" timestamp="1616789306"&gt;99&lt;/key&gt;&lt;/foreign-keys&gt;&lt;ref-type name="Journal Article"&gt;17&lt;/ref-type&gt;&lt;contributors&gt;&lt;authors&gt;&lt;author&gt;Joharatnam-Hogan, Nalinie&lt;/author&gt;&lt;author&gt;Hochhauser, Daniel&lt;/author&gt;&lt;author&gt;Shiu, Kai-Keen&lt;/author&gt;&lt;author&gt;Rush, Hannah&lt;/author&gt;&lt;author&gt;Crolley, Valerie&lt;/author&gt;&lt;author&gt;Wilson, William&lt;/author&gt;&lt;author&gt;Sharma, Anand&lt;/author&gt;&lt;author&gt;Muhammad, Aun&lt;/author&gt;&lt;author&gt;Anwar, Muhammad&lt;/author&gt;&lt;author&gt;Vasdev, Nikhil&lt;/author&gt;&lt;/authors&gt;&lt;/contributors&gt;&lt;titles&gt;&lt;title&gt;Outcomes of the 2019 novel coronavirus in patients with or without a history of cancer: a multi-centre North London experience&lt;/title&gt;&lt;secondary-title&gt;Therapeutic advances in medical oncology&lt;/secondary-title&gt;&lt;/titles&gt;&lt;periodical&gt;&lt;full-title&gt;Therapeutic advances in medical oncology&lt;/full-title&gt;&lt;/periodical&gt;&lt;pages&gt;1758835920956803&lt;/pages&gt;&lt;volume&gt;12&lt;/volume&gt;&lt;dates&gt;&lt;year&gt;2020&lt;/year&gt;&lt;/dates&gt;&lt;isbn&gt;1758-8359&lt;/isbn&gt;&lt;urls&gt;&lt;/urls&gt;&lt;/record&gt;&lt;/Cite&gt;&lt;/EndNote&gt;</w:instrText>
      </w:r>
      <w:r w:rsidR="00E21F01">
        <w:fldChar w:fldCharType="separate"/>
      </w:r>
      <w:r w:rsidR="00E21F01" w:rsidRPr="00E21F01">
        <w:rPr>
          <w:noProof/>
          <w:vertAlign w:val="superscript"/>
        </w:rPr>
        <w:t>23</w:t>
      </w:r>
      <w:r w:rsidR="00E21F01">
        <w:fldChar w:fldCharType="end"/>
      </w:r>
      <w:r w:rsidR="009535C2">
        <w:t xml:space="preserve"> concluded that prevalence of cancer was not associated with risk of infection</w:t>
      </w:r>
      <w:r w:rsidR="00047B80">
        <w:t xml:space="preserve"> i</w:t>
      </w:r>
      <w:r w:rsidR="0025423C">
        <w:t>t</w:t>
      </w:r>
      <w:r w:rsidR="00047B80">
        <w:t>self</w:t>
      </w:r>
      <w:r w:rsidR="00E21F01">
        <w:t>.</w:t>
      </w:r>
      <w:r w:rsidR="009535C2">
        <w:t xml:space="preserve"> </w:t>
      </w:r>
      <w:r w:rsidR="00E21F01">
        <w:t>Another</w:t>
      </w:r>
      <w:r w:rsidR="00093026">
        <w:t xml:space="preserve"> </w:t>
      </w:r>
      <w:r w:rsidR="009535C2">
        <w:t xml:space="preserve">meta-analysis </w:t>
      </w:r>
      <w:r w:rsidR="00093026">
        <w:t xml:space="preserve">noted in subgroup analysis </w:t>
      </w:r>
      <w:r w:rsidR="00F36F02">
        <w:t>o</w:t>
      </w:r>
      <w:r w:rsidR="00E21F01">
        <w:t>f</w:t>
      </w:r>
      <w:r w:rsidR="00093026">
        <w:t xml:space="preserve"> patients older than 65 that all-cause mortality was comparable between those with and without cancer.</w:t>
      </w:r>
      <w:r w:rsidR="004C1D61">
        <w:fldChar w:fldCharType="begin"/>
      </w:r>
      <w:r w:rsidR="00E21F01">
        <w:instrText xml:space="preserve"> ADDIN EN.CITE &lt;EndNote&gt;&lt;Cite&gt;&lt;Author&gt;Giannakoulis&lt;/Author&gt;&lt;Year&gt;2020&lt;/Year&gt;&lt;RecNum&gt;100&lt;/RecNum&gt;&lt;DisplayText&gt;&lt;style face="superscript"&gt;24&lt;/style&gt;&lt;/DisplayText&gt;&lt;record&gt;&lt;rec-number&gt;100&lt;/rec-number&gt;&lt;foreign-keys&gt;&lt;key app="EN" db-id="tt2x5f92stdwtledax8vt92z0xw2ezvd59we" timestamp="1616789868"&gt;100&lt;/key&gt;&lt;/foreign-keys&gt;&lt;ref-type name="Journal Article"&gt;17&lt;/ref-type&gt;&lt;contributors&gt;&lt;authors&gt;&lt;author&gt;Giannakoulis, Vassilis G&lt;/author&gt;&lt;author&gt;Papoutsi, Eleni&lt;/author&gt;&lt;author&gt;Siempos, Ilias I&lt;/author&gt;&lt;/authors&gt;&lt;/contributors&gt;&lt;titles&gt;&lt;title&gt;Effect of cancer on clinical outcomes of patients with COVID-19: a meta-analysis of patient data&lt;/title&gt;&lt;secondary-title&gt;JCO global oncology&lt;/secondary-title&gt;&lt;/titles&gt;&lt;periodical&gt;&lt;full-title&gt;JCO global oncology&lt;/full-title&gt;&lt;/periodical&gt;&lt;pages&gt;799-808&lt;/pages&gt;&lt;volume&gt;6&lt;/volume&gt;&lt;dates&gt;&lt;year&gt;2020&lt;/year&gt;&lt;/dates&gt;&lt;isbn&gt;2687-8941&lt;/isbn&gt;&lt;urls&gt;&lt;/urls&gt;&lt;/record&gt;&lt;/Cite&gt;&lt;/EndNote&gt;</w:instrText>
      </w:r>
      <w:r w:rsidR="004C1D61">
        <w:fldChar w:fldCharType="separate"/>
      </w:r>
      <w:r w:rsidR="00E21F01" w:rsidRPr="00E21F01">
        <w:rPr>
          <w:noProof/>
          <w:vertAlign w:val="superscript"/>
        </w:rPr>
        <w:t>24</w:t>
      </w:r>
      <w:r w:rsidR="004C1D61">
        <w:fldChar w:fldCharType="end"/>
      </w:r>
      <w:r w:rsidR="00883D82">
        <w:t xml:space="preserve"> </w:t>
      </w:r>
      <w:r w:rsidR="00F727CF">
        <w:t xml:space="preserve">After matching on related factors, we found the 30-day mortality rate in </w:t>
      </w:r>
      <w:r w:rsidR="00385BCD">
        <w:t>individuals</w:t>
      </w:r>
      <w:r w:rsidR="00F727CF">
        <w:t xml:space="preserve"> with and without </w:t>
      </w:r>
      <w:r w:rsidR="000F4DC0">
        <w:t>cancer diagnosis</w:t>
      </w:r>
      <w:r w:rsidR="00F727CF">
        <w:t xml:space="preserve"> to be comparable</w:t>
      </w:r>
      <w:r w:rsidR="00FD41B3">
        <w:t xml:space="preserve">. Thus, our findings add support to the hypothesis that cancer patients are more likely to </w:t>
      </w:r>
      <w:r w:rsidR="00427E94">
        <w:t>have poorer</w:t>
      </w:r>
      <w:r w:rsidR="00FD41B3">
        <w:t xml:space="preserve"> COVID-19 </w:t>
      </w:r>
      <w:r w:rsidR="00E35282">
        <w:t>outcome</w:t>
      </w:r>
      <w:r w:rsidR="00990179">
        <w:t>,</w:t>
      </w:r>
      <w:r w:rsidR="002B1AF2">
        <w:t xml:space="preserve"> but the reason is</w:t>
      </w:r>
      <w:r w:rsidR="00990179">
        <w:t xml:space="preserve"> due to </w:t>
      </w:r>
      <w:r w:rsidR="00FD41B3">
        <w:t>older age and having more comorbidities.</w:t>
      </w:r>
    </w:p>
    <w:p w14:paraId="36729F11" w14:textId="38D0EC4C" w:rsidR="00957A9E" w:rsidRDefault="00FC14D7" w:rsidP="008926C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Among patients with </w:t>
      </w:r>
      <w:r w:rsidR="000F4DC0">
        <w:t>cancer diagnosis</w:t>
      </w:r>
      <w:r>
        <w:t>, we found hematologic malignancies</w:t>
      </w:r>
      <w:r w:rsidR="00341051">
        <w:t xml:space="preserve"> and</w:t>
      </w:r>
      <w:r>
        <w:t xml:space="preserve"> </w:t>
      </w:r>
      <w:r w:rsidR="00947C0C">
        <w:t xml:space="preserve">recent </w:t>
      </w:r>
      <w:r w:rsidR="00092B61">
        <w:t xml:space="preserve">systemic </w:t>
      </w:r>
      <w:r w:rsidR="00947C0C">
        <w:t>therapy</w:t>
      </w:r>
      <w:r w:rsidR="00341051">
        <w:t xml:space="preserve"> to be risk factors of mortality</w:t>
      </w:r>
      <w:r w:rsidR="00504740">
        <w:t>, consistent with established literature</w:t>
      </w:r>
      <w:r w:rsidR="00341051">
        <w:t>.</w:t>
      </w:r>
      <w:r w:rsidR="0014664D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 </w:instrText>
      </w:r>
      <w:r w:rsidR="00B05987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.DATA </w:instrText>
      </w:r>
      <w:r w:rsidR="00B05987">
        <w:fldChar w:fldCharType="end"/>
      </w:r>
      <w:r w:rsidR="0014664D">
        <w:fldChar w:fldCharType="separate"/>
      </w:r>
      <w:r w:rsidR="00B05987" w:rsidRPr="00B05987">
        <w:rPr>
          <w:noProof/>
          <w:vertAlign w:val="superscript"/>
        </w:rPr>
        <w:t>7,9,16,25-28</w:t>
      </w:r>
      <w:r w:rsidR="0014664D">
        <w:fldChar w:fldCharType="end"/>
      </w:r>
      <w:r w:rsidR="00341051">
        <w:t xml:space="preserve"> </w:t>
      </w:r>
      <w:r w:rsidR="00197F37">
        <w:t xml:space="preserve">In addition, </w:t>
      </w:r>
      <w:r w:rsidR="00921785">
        <w:t>our study</w:t>
      </w:r>
      <w:r w:rsidR="00A54B3D">
        <w:t xml:space="preserve"> is</w:t>
      </w:r>
      <w:r w:rsidR="00197F37">
        <w:t xml:space="preserve"> one of the first </w:t>
      </w:r>
      <w:r w:rsidR="00921785">
        <w:t>at such a large</w:t>
      </w:r>
      <w:r w:rsidR="00197F37">
        <w:t xml:space="preserve"> scale to identify recent radiation therapy as a risk factor of mortality. </w:t>
      </w:r>
      <w:r w:rsidR="00424D93">
        <w:t xml:space="preserve">As the interpretation of “recent” ranged from 2 weeks to 3 months in published </w:t>
      </w:r>
      <w:r w:rsidR="002925C5">
        <w:t>literature</w:t>
      </w:r>
      <w:r w:rsidR="00424D93">
        <w:t>, we defined “recent” as within the past 4 weeks of COVID-19 diagnosis.</w:t>
      </w:r>
    </w:p>
    <w:p w14:paraId="049CEE65" w14:textId="30142B76" w:rsidR="00E60C0A" w:rsidRDefault="000F4DC0" w:rsidP="00D63977">
      <w:pPr>
        <w:pStyle w:val="NormalWeb"/>
        <w:spacing w:before="0" w:beforeAutospacing="0" w:after="120" w:afterAutospacing="0" w:line="480" w:lineRule="auto"/>
        <w:ind w:firstLine="720"/>
      </w:pPr>
      <w:r>
        <w:t>Literature shows that lung cancer is</w:t>
      </w:r>
      <w:r w:rsidR="0045112B">
        <w:t>,</w:t>
      </w:r>
      <w:r>
        <w:t xml:space="preserve"> unsurprisingly</w:t>
      </w:r>
      <w:r w:rsidR="0045112B">
        <w:t>,</w:t>
      </w:r>
      <w:r>
        <w:t xml:space="preserve"> associated with increased severity and mortality.</w: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A5963">
        <w:rPr>
          <w:noProof/>
          <w:vertAlign w:val="superscript"/>
        </w:rPr>
        <w:t>11,12</w:t>
      </w:r>
      <w:r>
        <w:fldChar w:fldCharType="end"/>
      </w:r>
      <w:r>
        <w:t xml:space="preserve"> </w:t>
      </w:r>
      <w:r w:rsidR="00485D43">
        <w:t>For</w:t>
      </w:r>
      <w:r>
        <w:t xml:space="preserve"> </w:t>
      </w:r>
      <w:r w:rsidR="00485D43">
        <w:t>individuals</w:t>
      </w:r>
      <w:r>
        <w:t xml:space="preserve"> with a diagnosis of lung cancer</w:t>
      </w:r>
      <w:r w:rsidR="0027096C">
        <w:t>,</w:t>
      </w:r>
      <w:r w:rsidR="00B0178F">
        <w:t xml:space="preserve"> </w:t>
      </w:r>
      <w:r>
        <w:t>we found</w:t>
      </w:r>
      <w:r w:rsidR="00485D43">
        <w:t>, before matching,</w:t>
      </w:r>
      <w:r>
        <w:t xml:space="preserve"> that both the mortality and severity rates are higher, i.e., 12.5% (95% CI: 11.10% -13.99%) for mortality, 55.1% (95% CI: 52.88% - 57.23%) for hospitalization, 12.6% (95% CI: 11.19% - 14.10%) for ICU, 5.6% (95% CI: 4.57% - 6.58%) for ventilation, and 58.8% (95% CI: 56.68% - 60.99% for the composite severity endpoint. </w:t>
      </w:r>
      <w:r w:rsidR="00D37351">
        <w:t>A</w:t>
      </w:r>
      <w:r>
        <w:t xml:space="preserve">fter matching </w:t>
      </w:r>
      <w:r w:rsidR="00D37351">
        <w:t>(</w:t>
      </w:r>
      <w:r>
        <w:t>on age, gender, race and ethnicity, region, numbers of established and possible comorbidities</w:t>
      </w:r>
      <w:r w:rsidR="00D37351">
        <w:t>),</w:t>
      </w:r>
      <w:r>
        <w:t xml:space="preserve"> the effect of lung cancer remains </w:t>
      </w:r>
      <w:r>
        <w:lastRenderedPageBreak/>
        <w:t>significant for both mortality (</w:t>
      </w:r>
      <w:r w:rsidR="00F97C2C">
        <w:t>O</w:t>
      </w:r>
      <w:r>
        <w:t>R=1.64, 95% CI: 1.3</w:t>
      </w:r>
      <w:r w:rsidR="00F97C2C">
        <w:t>3</w:t>
      </w:r>
      <w:r>
        <w:t xml:space="preserve"> – 2.0</w:t>
      </w:r>
      <w:r w:rsidR="00F97C2C">
        <w:t>3</w:t>
      </w:r>
      <w:r>
        <w:t>, p&lt;0.0001) and severe outcome</w:t>
      </w:r>
      <w:r w:rsidR="008D32CD">
        <w:t>s</w:t>
      </w:r>
      <w:r>
        <w:t xml:space="preserve"> (OR=1.8</w:t>
      </w:r>
      <w:r w:rsidR="00F97C2C">
        <w:t>3</w:t>
      </w:r>
      <w:r>
        <w:t>, 95% CI: 1.6</w:t>
      </w:r>
      <w:r w:rsidR="00F97C2C">
        <w:t>0</w:t>
      </w:r>
      <w:r>
        <w:t xml:space="preserve"> – 2.</w:t>
      </w:r>
      <w:r w:rsidR="00F97C2C">
        <w:t>09</w:t>
      </w:r>
      <w:r>
        <w:t xml:space="preserve">, p&lt;0.0001). </w:t>
      </w:r>
    </w:p>
    <w:p w14:paraId="59E44E56" w14:textId="0D055293" w:rsidR="000E6F4C" w:rsidRDefault="000E6F4C" w:rsidP="00264675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We found </w:t>
      </w:r>
      <w:r w:rsidR="00900AD1">
        <w:t xml:space="preserve">that </w:t>
      </w:r>
      <w:r w:rsidR="009F765A">
        <w:t>th</w:t>
      </w:r>
      <w:r w:rsidR="006D1C2A">
        <w:t>e rates of</w:t>
      </w:r>
      <w:r>
        <w:t xml:space="preserve"> admission to hospital, admission to ICU, and mechanical ventilation to be higher in patients with </w:t>
      </w:r>
      <w:r w:rsidR="000F4DC0">
        <w:t>cancer diagnosis</w:t>
      </w:r>
      <w:r>
        <w:t xml:space="preserve">. </w:t>
      </w:r>
      <w:r w:rsidR="00167DCA">
        <w:t>F</w:t>
      </w:r>
      <w:r w:rsidR="001E4C1C">
        <w:t>urther categoriz</w:t>
      </w:r>
      <w:r w:rsidR="00167DCA">
        <w:t>ation of</w:t>
      </w:r>
      <w:r w:rsidR="001E4C1C">
        <w:t xml:space="preserve"> </w:t>
      </w:r>
      <w:r w:rsidR="00167DCA">
        <w:t xml:space="preserve">outcomes </w:t>
      </w:r>
      <w:r w:rsidR="001E4C1C">
        <w:t>into</w:t>
      </w:r>
      <w:r w:rsidR="005903B4">
        <w:t xml:space="preserve"> </w:t>
      </w:r>
      <w:r w:rsidR="001E4C1C">
        <w:t xml:space="preserve">hospitalization only, hospitalization with ICU and mechanical ventilation without death, and death, significant risk factors </w:t>
      </w:r>
      <w:r w:rsidR="00167DCA">
        <w:t>did not change the results of the analysis</w:t>
      </w:r>
      <w:r w:rsidR="005903B4">
        <w:t>. After matching on related</w:t>
      </w:r>
      <w:r w:rsidR="00A73AA5">
        <w:t xml:space="preserve"> risk</w:t>
      </w:r>
      <w:r w:rsidR="005903B4">
        <w:t xml:space="preserve"> factors, the differences became less prominent. Overall, the cancer </w:t>
      </w:r>
      <w:r w:rsidR="0036611D">
        <w:t>group</w:t>
      </w:r>
      <w:r w:rsidR="005903B4">
        <w:t xml:space="preserve"> had slightly higher rates</w:t>
      </w:r>
      <w:r w:rsidR="0036611D">
        <w:t xml:space="preserve"> than non-cancer group</w:t>
      </w:r>
      <w:r w:rsidR="005903B4">
        <w:t xml:space="preserve"> (OR: 1.2</w:t>
      </w:r>
      <w:r w:rsidR="009F05C6">
        <w:t>5</w:t>
      </w:r>
      <w:r w:rsidR="005903B4">
        <w:t>, 95% 1.</w:t>
      </w:r>
      <w:r w:rsidR="009F05C6">
        <w:t>21</w:t>
      </w:r>
      <w:r w:rsidR="005903B4">
        <w:t>-1.</w:t>
      </w:r>
      <w:r w:rsidR="009F05C6">
        <w:t>30</w:t>
      </w:r>
      <w:r w:rsidR="005903B4">
        <w:t xml:space="preserve">, p&lt;0.0001). </w:t>
      </w:r>
      <w:r w:rsidR="00F502DB">
        <w:t>We reaffirmed previous studies</w:t>
      </w:r>
      <w:r w:rsidR="00FF0E30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 </w:instrText>
      </w:r>
      <w:r w:rsidR="00AA5E7E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.DATA </w:instrText>
      </w:r>
      <w:r w:rsidR="00AA5E7E">
        <w:fldChar w:fldCharType="end"/>
      </w:r>
      <w:r w:rsidR="00FF0E30">
        <w:fldChar w:fldCharType="separate"/>
      </w:r>
      <w:r w:rsidR="00AA5E7E" w:rsidRPr="00AA5E7E">
        <w:rPr>
          <w:noProof/>
          <w:vertAlign w:val="superscript"/>
        </w:rPr>
        <w:t>7,24,29</w:t>
      </w:r>
      <w:r w:rsidR="008F64E2">
        <w:rPr>
          <w:noProof/>
          <w:vertAlign w:val="superscript"/>
        </w:rPr>
        <w:t>-30</w:t>
      </w:r>
      <w:r w:rsidR="00FF0E30">
        <w:fldChar w:fldCharType="end"/>
      </w:r>
      <w:r w:rsidR="00F502DB">
        <w:t xml:space="preserve"> and </w:t>
      </w:r>
      <w:r w:rsidR="002A2659">
        <w:t>contributed to the</w:t>
      </w:r>
      <w:r w:rsidR="00F502DB">
        <w:t xml:space="preserve"> risk stratif</w:t>
      </w:r>
      <w:r w:rsidR="002A2659">
        <w:t>ication of</w:t>
      </w:r>
      <w:r w:rsidR="00F502DB">
        <w:t xml:space="preserve"> COVID-19 patients with</w:t>
      </w:r>
      <w:r w:rsidR="00065EA2">
        <w:t xml:space="preserve"> and without</w:t>
      </w:r>
      <w:r w:rsidR="00F502DB">
        <w:t xml:space="preserve"> cancer </w:t>
      </w:r>
      <w:r w:rsidR="00B34A85">
        <w:t>diagnosis</w:t>
      </w:r>
      <w:r w:rsidR="002A2659">
        <w:t>.</w:t>
      </w:r>
      <w:r w:rsidR="00065EA2">
        <w:t xml:space="preserve"> These findings </w:t>
      </w:r>
      <w:r w:rsidR="00A1547D">
        <w:t>can help oncologists, intensivists, and other providers better grasp important clinical outcomes, such as mortality and need for ICU admission.</w:t>
      </w:r>
    </w:p>
    <w:p w14:paraId="204BBD0A" w14:textId="7B3B26EE" w:rsidR="00E60C0A" w:rsidRDefault="00737D34" w:rsidP="0028700A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Social</w:t>
      </w:r>
      <w:r w:rsidR="00677BD8">
        <w:t xml:space="preserve"> determinants of health</w:t>
      </w:r>
      <w:r>
        <w:t>—including poverty, physical environment (i.e., smoke exposure, crowded living spaces, poor access to healthcare facilities), and race or ethnicity—undoubtedly affect</w:t>
      </w:r>
      <w:r w:rsidR="00677BD8">
        <w:t xml:space="preserve"> COVID-19 outcomes</w:t>
      </w:r>
      <w:r>
        <w:t xml:space="preserve">. </w:t>
      </w:r>
      <w:r w:rsidR="00893FD4">
        <w:t xml:space="preserve">In our study, </w:t>
      </w:r>
      <w:r w:rsidR="004D48A3">
        <w:t xml:space="preserve">the percentage of </w:t>
      </w:r>
      <w:r w:rsidR="00E60C0A">
        <w:t xml:space="preserve">non-Hispanic </w:t>
      </w:r>
      <w:r w:rsidR="000F6B3C">
        <w:t>B</w:t>
      </w:r>
      <w:r w:rsidR="00E60C0A">
        <w:t xml:space="preserve">lack </w:t>
      </w:r>
      <w:r w:rsidR="004D48A3">
        <w:t xml:space="preserve">was similar between the two cohorts and it </w:t>
      </w:r>
      <w:r w:rsidR="00893FD4">
        <w:t>was</w:t>
      </w:r>
      <w:r w:rsidR="00E60C0A">
        <w:t xml:space="preserve"> </w:t>
      </w:r>
      <w:r w:rsidR="004D48A3">
        <w:t xml:space="preserve">identified as </w:t>
      </w:r>
      <w:r w:rsidR="00E60C0A">
        <w:t>a risk factor of mortality in both</w:t>
      </w:r>
      <w:r w:rsidR="004D48A3">
        <w:t xml:space="preserve"> populations</w:t>
      </w:r>
      <w:r w:rsidR="00E60C0A">
        <w:t xml:space="preserve">. </w:t>
      </w:r>
      <w:r w:rsidR="00893FD4">
        <w:t>Racial and healthcare disparities are multifactorial; therefore, additional</w:t>
      </w:r>
      <w:r w:rsidR="005561BE">
        <w:t xml:space="preserve"> data on </w:t>
      </w:r>
      <w:r w:rsidR="00893FD4">
        <w:t>socioeconomic status</w:t>
      </w:r>
      <w:r w:rsidR="005561BE">
        <w:t xml:space="preserve"> should be collected </w:t>
      </w:r>
      <w:r w:rsidR="00893FD4">
        <w:t>alongside medical history to</w:t>
      </w:r>
      <w:r w:rsidR="00D7511C">
        <w:t xml:space="preserve"> further examine the inequities in treatment exposures and outcomes.</w:t>
      </w:r>
    </w:p>
    <w:p w14:paraId="3372BFFF" w14:textId="5C0AA1F4" w:rsidR="0098767E" w:rsidRDefault="004C3EC0" w:rsidP="00C9431E">
      <w:pPr>
        <w:pStyle w:val="NormalWeb"/>
        <w:spacing w:before="0" w:beforeAutospacing="0" w:after="120" w:afterAutospacing="0" w:line="480" w:lineRule="auto"/>
        <w:ind w:firstLine="720"/>
      </w:pPr>
      <w:r>
        <w:t>To make sure that our analytical results are not sensitive to different methods for COVID-19 diagnosis</w:t>
      </w:r>
      <w:r w:rsidR="0098767E">
        <w:t xml:space="preserve">, we </w:t>
      </w:r>
      <w:r>
        <w:t>performed parallel analyses using</w:t>
      </w:r>
      <w:r w:rsidR="0098767E">
        <w:t xml:space="preserve"> PCR test</w:t>
      </w:r>
      <w:r>
        <w:t xml:space="preserve"> for </w:t>
      </w:r>
      <w:r w:rsidR="00274276">
        <w:t>the identification of COVID-19.</w:t>
      </w:r>
      <w:r w:rsidR="0098767E">
        <w:t xml:space="preserve"> </w:t>
      </w:r>
      <w:r w:rsidR="003F55CE">
        <w:t>PCR test</w:t>
      </w:r>
      <w:r w:rsidR="0098767E">
        <w:t xml:space="preserve"> identified 414,889 COVID</w:t>
      </w:r>
      <w:r w:rsidR="003F55CE">
        <w:t>-19</w:t>
      </w:r>
      <w:r w:rsidR="0098767E">
        <w:t xml:space="preserve"> positive </w:t>
      </w:r>
      <w:r w:rsidR="003F55CE">
        <w:t>individuals, accounting for</w:t>
      </w:r>
      <w:r w:rsidR="0098767E">
        <w:t xml:space="preserve"> 69% of previously identified </w:t>
      </w:r>
      <w:r w:rsidR="003F55CE">
        <w:t>individuals</w:t>
      </w:r>
      <w:r w:rsidR="00033989">
        <w:t xml:space="preserve"> (n=598</w:t>
      </w:r>
      <w:r w:rsidR="00273331">
        <w:t>,</w:t>
      </w:r>
      <w:r w:rsidR="00033989">
        <w:t>817)</w:t>
      </w:r>
      <w:r w:rsidR="0098767E">
        <w:t xml:space="preserve">. </w:t>
      </w:r>
      <w:r w:rsidR="00585EBB">
        <w:t>Although</w:t>
      </w:r>
      <w:r w:rsidR="0098767E">
        <w:t xml:space="preserve"> the </w:t>
      </w:r>
      <w:r w:rsidR="00585EBB">
        <w:t>total</w:t>
      </w:r>
      <w:r w:rsidR="0098767E">
        <w:t xml:space="preserve"> number of </w:t>
      </w:r>
      <w:r w:rsidR="00585EBB">
        <w:t>the base cohort is</w:t>
      </w:r>
      <w:r w:rsidR="0098767E">
        <w:t xml:space="preserve"> reduced, the proportion of patients with a cancer diagnosis, the distributions of demographic, </w:t>
      </w:r>
      <w:r w:rsidR="0098767E">
        <w:lastRenderedPageBreak/>
        <w:t>comorbidities, and cancer treatment, and the proportion of the outcomes for groups with and without cancer diagnosis remained similar. As a result</w:t>
      </w:r>
      <w:r w:rsidR="00944178">
        <w:t xml:space="preserve">, </w:t>
      </w:r>
      <w:r w:rsidR="0098767E">
        <w:t xml:space="preserve">the odds ratios </w:t>
      </w:r>
      <w:r w:rsidR="00C8217C">
        <w:t xml:space="preserve">from </w:t>
      </w:r>
      <w:r w:rsidR="0098767E">
        <w:t xml:space="preserve">logistic regression </w:t>
      </w:r>
      <w:r w:rsidR="00C8217C">
        <w:t>analyses</w:t>
      </w:r>
      <w:r w:rsidR="0098767E">
        <w:t xml:space="preserve"> were </w:t>
      </w:r>
      <w:r w:rsidR="00C8217C">
        <w:t xml:space="preserve">also </w:t>
      </w:r>
      <w:r w:rsidR="0098767E">
        <w:t xml:space="preserve">similar. </w:t>
      </w:r>
      <w:r w:rsidR="005A27F7">
        <w:t>In particular, a</w:t>
      </w:r>
      <w:r w:rsidR="0098767E">
        <w:t>fter matching on age, gender, race and ethnicity, region, numbers of established and possible comorbidities, the effect of cancer were not significant for mortality (</w:t>
      </w:r>
      <w:r w:rsidR="00581363">
        <w:t>O</w:t>
      </w:r>
      <w:r w:rsidR="0098767E">
        <w:t>R=1.0</w:t>
      </w:r>
      <w:r w:rsidR="0059718C">
        <w:t>6</w:t>
      </w:r>
      <w:r w:rsidR="0098767E">
        <w:t>, 95% CI: 0.9</w:t>
      </w:r>
      <w:r w:rsidR="0059718C">
        <w:t>8</w:t>
      </w:r>
      <w:r w:rsidR="0098767E">
        <w:t xml:space="preserve"> – 1.1</w:t>
      </w:r>
      <w:r w:rsidR="0059718C">
        <w:t>4</w:t>
      </w:r>
      <w:r w:rsidR="0098767E">
        <w:t>, p=0.</w:t>
      </w:r>
      <w:r w:rsidR="0059718C">
        <w:t>174</w:t>
      </w:r>
      <w:r w:rsidR="0098767E">
        <w:t>), but significant for severity (OR=1.2</w:t>
      </w:r>
      <w:r w:rsidR="0059718C">
        <w:t>4</w:t>
      </w:r>
      <w:r w:rsidR="0098767E">
        <w:t>, 95% CI: 1.1</w:t>
      </w:r>
      <w:r w:rsidR="0059718C">
        <w:t>9</w:t>
      </w:r>
      <w:r w:rsidR="0098767E">
        <w:t xml:space="preserve"> – 1</w:t>
      </w:r>
      <w:r w:rsidR="0059718C">
        <w:t>.30</w:t>
      </w:r>
      <w:r w:rsidR="0098767E">
        <w:t xml:space="preserve">, p&lt;0.0001), similar to our previous conclusion based on </w:t>
      </w:r>
      <w:r w:rsidR="00085C3E">
        <w:t>a more inclusive</w:t>
      </w:r>
      <w:r w:rsidR="00263889">
        <w:t xml:space="preserve"> criterion for</w:t>
      </w:r>
      <w:r w:rsidR="0098767E">
        <w:t xml:space="preserve"> COVID</w:t>
      </w:r>
      <w:r w:rsidR="00E34D55">
        <w:t>-19</w:t>
      </w:r>
      <w:r w:rsidR="0098767E">
        <w:t xml:space="preserve"> positiv</w:t>
      </w:r>
      <w:r w:rsidR="00E34D55">
        <w:t>ity</w:t>
      </w:r>
      <w:r w:rsidR="0098767E">
        <w:t xml:space="preserve">.  </w:t>
      </w:r>
    </w:p>
    <w:p w14:paraId="55DCCD4B" w14:textId="6F54FAD9" w:rsidR="00BB02C5" w:rsidRDefault="00BB02C5" w:rsidP="001C0A02">
      <w:pPr>
        <w:pStyle w:val="NormalWeb"/>
        <w:spacing w:before="0" w:beforeAutospacing="0" w:after="120" w:afterAutospacing="0" w:line="480" w:lineRule="auto"/>
        <w:ind w:firstLine="720"/>
      </w:pPr>
      <w:r>
        <w:t xml:space="preserve">In summary, this </w:t>
      </w:r>
      <w:r w:rsidR="003D0166" w:rsidRPr="003D0166">
        <w:t xml:space="preserve">large-scale epidemiological study of 31,880 individuals with cancer diagnosis and COVID-19 infection </w:t>
      </w:r>
      <w:r w:rsidR="003D0166">
        <w:t>use</w:t>
      </w:r>
      <w:r w:rsidR="00BC329E">
        <w:t>d</w:t>
      </w:r>
      <w:r w:rsidR="003D0166" w:rsidRPr="003D0166">
        <w:t>, to our knowledge, the largest COVID-19 related population with comprehensive Electronic Health Record information dating back to 2007</w:t>
      </w:r>
      <w:r w:rsidR="006942FD">
        <w:t xml:space="preserve">. </w:t>
      </w:r>
      <w:r w:rsidR="00BC329E">
        <w:t>Our results</w:t>
      </w:r>
      <w:r w:rsidR="00BC329E" w:rsidRPr="00BC329E">
        <w:t xml:space="preserve"> revealed that while individuals with cancer history had higher 30-day mortality and poorer outcomes after COVID-19 infection compared to those without cancer</w:t>
      </w:r>
      <w:r w:rsidR="00033B52">
        <w:t>,</w:t>
      </w:r>
      <w:r w:rsidR="00BC329E" w:rsidRPr="00BC329E">
        <w:t xml:space="preserve"> as previously reported, the differences in outcome were mainly due to older age and non-cancer specific comorbidities within the cohort of patients with cancer rather than the cancer diagnosis itself. After matching for these risk factors for worse COVID-19 outcome, the effect of cancer on 30-day mortality from COVID-19 infection was no longer significant, and the effect of cancer on COVID-19 severity (other than mortality) although statistically significant had a small relative effect.</w:t>
      </w:r>
      <w:r w:rsidR="00916982">
        <w:t xml:space="preserve"> </w:t>
      </w:r>
      <w:r w:rsidR="003856DE" w:rsidRPr="003856DE">
        <w:t xml:space="preserve">These findings add new, critical knowledge and highlights the need to untangle the potentially shared risk factors between cancer and COVID-19 outcomes in order to guide future clinical management and research. </w:t>
      </w:r>
    </w:p>
    <w:p w14:paraId="1CBA96A1" w14:textId="2B0DD7EF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>
        <w:rPr>
          <w:rStyle w:val="Strong"/>
          <w:color w:val="212121"/>
        </w:rPr>
        <w:t>Contributors</w:t>
      </w:r>
    </w:p>
    <w:p w14:paraId="3D3166A5" w14:textId="6EC80603" w:rsidR="00CA5506" w:rsidRPr="00417407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>
        <w:rPr>
          <w:rStyle w:val="Strong"/>
          <w:b w:val="0"/>
          <w:bCs w:val="0"/>
          <w:color w:val="212121"/>
        </w:rPr>
        <w:t>GQZ, LZ</w:t>
      </w:r>
      <w:r w:rsidRPr="00417407">
        <w:rPr>
          <w:rStyle w:val="Strong"/>
          <w:b w:val="0"/>
          <w:bCs w:val="0"/>
          <w:color w:val="212121"/>
        </w:rPr>
        <w:t xml:space="preserve"> conceived and designed the study. </w:t>
      </w:r>
      <w:r>
        <w:rPr>
          <w:rStyle w:val="Strong"/>
          <w:b w:val="0"/>
          <w:bCs w:val="0"/>
          <w:color w:val="212121"/>
        </w:rPr>
        <w:t xml:space="preserve">LZ, HB, CC </w:t>
      </w:r>
      <w:r w:rsidRPr="00417407">
        <w:rPr>
          <w:rStyle w:val="Strong"/>
          <w:b w:val="0"/>
          <w:bCs w:val="0"/>
          <w:color w:val="212121"/>
        </w:rPr>
        <w:t xml:space="preserve">designed </w:t>
      </w:r>
      <w:r>
        <w:rPr>
          <w:rStyle w:val="Strong"/>
          <w:b w:val="0"/>
          <w:bCs w:val="0"/>
          <w:color w:val="212121"/>
        </w:rPr>
        <w:t xml:space="preserve">and refined </w:t>
      </w:r>
      <w:r w:rsidRPr="00417407">
        <w:rPr>
          <w:rStyle w:val="Strong"/>
          <w:b w:val="0"/>
          <w:bCs w:val="0"/>
          <w:color w:val="212121"/>
        </w:rPr>
        <w:t>the statistical analysis plan.</w:t>
      </w:r>
      <w:r>
        <w:rPr>
          <w:rStyle w:val="Strong"/>
          <w:b w:val="0"/>
          <w:bCs w:val="0"/>
          <w:color w:val="212121"/>
        </w:rPr>
        <w:t xml:space="preserve"> XJL, YH, YK, LZ, GQZ extracted and curated</w:t>
      </w:r>
      <w:r w:rsidRPr="00417407">
        <w:rPr>
          <w:rStyle w:val="Strong"/>
          <w:b w:val="0"/>
          <w:bCs w:val="0"/>
          <w:color w:val="212121"/>
        </w:rPr>
        <w:t xml:space="preserve"> the data </w:t>
      </w:r>
      <w:r>
        <w:rPr>
          <w:rStyle w:val="Strong"/>
          <w:b w:val="0"/>
          <w:bCs w:val="0"/>
          <w:color w:val="212121"/>
        </w:rPr>
        <w:t>and</w:t>
      </w:r>
      <w:r w:rsidRPr="00417407">
        <w:rPr>
          <w:rStyle w:val="Strong"/>
          <w:b w:val="0"/>
          <w:bCs w:val="0"/>
          <w:color w:val="212121"/>
        </w:rPr>
        <w:t xml:space="preserve"> develop</w:t>
      </w:r>
      <w:r>
        <w:rPr>
          <w:rStyle w:val="Strong"/>
          <w:b w:val="0"/>
          <w:bCs w:val="0"/>
          <w:color w:val="212121"/>
        </w:rPr>
        <w:t>ed</w:t>
      </w:r>
      <w:r w:rsidRPr="00417407">
        <w:rPr>
          <w:rStyle w:val="Strong"/>
          <w:b w:val="0"/>
          <w:bCs w:val="0"/>
          <w:color w:val="212121"/>
        </w:rPr>
        <w:t xml:space="preserve"> the figures </w:t>
      </w:r>
      <w:r w:rsidRPr="00417407">
        <w:rPr>
          <w:rStyle w:val="Strong"/>
          <w:b w:val="0"/>
          <w:bCs w:val="0"/>
          <w:color w:val="212121"/>
        </w:rPr>
        <w:lastRenderedPageBreak/>
        <w:t xml:space="preserve">and tables. </w:t>
      </w:r>
      <w:r>
        <w:rPr>
          <w:rStyle w:val="Strong"/>
          <w:b w:val="0"/>
          <w:bCs w:val="0"/>
          <w:color w:val="212121"/>
        </w:rPr>
        <w:t>HZ, CC provided oncological expertise for interpretation of results</w:t>
      </w:r>
      <w:r w:rsidR="00694696">
        <w:rPr>
          <w:rStyle w:val="Strong"/>
          <w:b w:val="0"/>
          <w:bCs w:val="0"/>
          <w:color w:val="212121"/>
        </w:rPr>
        <w:t xml:space="preserve"> and provided further </w:t>
      </w:r>
      <w:r w:rsidR="00740799">
        <w:rPr>
          <w:rStyle w:val="Strong"/>
          <w:b w:val="0"/>
          <w:bCs w:val="0"/>
          <w:color w:val="212121"/>
        </w:rPr>
        <w:t>content</w:t>
      </w:r>
      <w:r>
        <w:rPr>
          <w:rStyle w:val="Strong"/>
          <w:b w:val="0"/>
          <w:bCs w:val="0"/>
          <w:color w:val="212121"/>
        </w:rPr>
        <w:t xml:space="preserve">. </w:t>
      </w:r>
      <w:r w:rsidRPr="00417407">
        <w:rPr>
          <w:rStyle w:val="Strong"/>
          <w:b w:val="0"/>
          <w:bCs w:val="0"/>
          <w:color w:val="212121"/>
        </w:rPr>
        <w:t>All authors contributed intellectual content during the drafting and revision of the work and approved the final version.</w:t>
      </w:r>
    </w:p>
    <w:p w14:paraId="2B3B9EB6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E72FAA">
        <w:rPr>
          <w:rStyle w:val="Strong"/>
          <w:color w:val="212121"/>
        </w:rPr>
        <w:t>Declaration of interests</w:t>
      </w:r>
    </w:p>
    <w:p w14:paraId="29446CA2" w14:textId="77777777" w:rsidR="00CA5506" w:rsidRPr="00CE65A1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E65A1">
        <w:rPr>
          <w:rStyle w:val="Strong"/>
          <w:b w:val="0"/>
          <w:bCs w:val="0"/>
          <w:color w:val="212121"/>
        </w:rPr>
        <w:t>None</w:t>
      </w:r>
    </w:p>
    <w:p w14:paraId="41084563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752E5E">
        <w:rPr>
          <w:rStyle w:val="Strong"/>
          <w:color w:val="212121"/>
        </w:rPr>
        <w:t>Data sharing</w:t>
      </w:r>
    </w:p>
    <w:p w14:paraId="755ACC31" w14:textId="55FB58AB" w:rsidR="00CA5506" w:rsidRPr="00CA27D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A27D6">
        <w:rPr>
          <w:rStyle w:val="Strong"/>
          <w:b w:val="0"/>
          <w:bCs w:val="0"/>
          <w:color w:val="212121"/>
        </w:rPr>
        <w:t xml:space="preserve">The dataset used for this study is </w:t>
      </w:r>
      <w:r w:rsidR="00CE529F">
        <w:rPr>
          <w:rStyle w:val="Strong"/>
          <w:b w:val="0"/>
          <w:bCs w:val="0"/>
          <w:color w:val="212121"/>
        </w:rPr>
        <w:t xml:space="preserve">de-identified EHR data </w:t>
      </w:r>
      <w:r w:rsidRPr="00CA27D6">
        <w:rPr>
          <w:rStyle w:val="Strong"/>
          <w:b w:val="0"/>
          <w:bCs w:val="0"/>
          <w:color w:val="212121"/>
        </w:rPr>
        <w:t>provided by</w:t>
      </w:r>
      <w:r>
        <w:rPr>
          <w:rStyle w:val="Strong"/>
          <w:b w:val="0"/>
          <w:bCs w:val="0"/>
          <w:color w:val="212121"/>
        </w:rPr>
        <w:t xml:space="preserve"> </w:t>
      </w:r>
      <w:r w:rsidRPr="00CA27D6">
        <w:rPr>
          <w:rStyle w:val="Strong"/>
          <w:b w:val="0"/>
          <w:bCs w:val="0"/>
          <w:color w:val="212121"/>
        </w:rPr>
        <w:t>O</w:t>
      </w:r>
      <w:r w:rsidR="0064208F">
        <w:rPr>
          <w:rStyle w:val="Strong"/>
          <w:b w:val="0"/>
          <w:bCs w:val="0"/>
          <w:color w:val="212121"/>
        </w:rPr>
        <w:t>ptum</w:t>
      </w:r>
      <w:r>
        <w:rPr>
          <w:rStyle w:val="Strong"/>
          <w:b w:val="0"/>
          <w:bCs w:val="0"/>
          <w:color w:val="212121"/>
        </w:rPr>
        <w:fldChar w:fldCharType="begin"/>
      </w:r>
      <w:r>
        <w:rPr>
          <w:rStyle w:val="Strong"/>
          <w:rFonts w:eastAsia="SimSun"/>
          <w:b w:val="0"/>
          <w:bCs w:val="0"/>
          <w:color w:val="212121"/>
        </w:rPr>
        <w:instrText xml:space="preserve"> 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eq \o\ac(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○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,R)</w:instrText>
      </w:r>
      <w:r>
        <w:rPr>
          <w:rStyle w:val="Strong"/>
          <w:b w:val="0"/>
          <w:bCs w:val="0"/>
          <w:color w:val="212121"/>
        </w:rPr>
        <w:fldChar w:fldCharType="end"/>
      </w:r>
      <w:r w:rsidRPr="00CA27D6">
        <w:rPr>
          <w:rStyle w:val="Strong"/>
          <w:b w:val="0"/>
          <w:bCs w:val="0"/>
          <w:color w:val="212121"/>
        </w:rPr>
        <w:t>, a third-party vendor. The University of Texas Health Science Center at Houston licensed this dataset.</w:t>
      </w:r>
    </w:p>
    <w:p w14:paraId="37585CDA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4E77BE">
        <w:rPr>
          <w:rStyle w:val="Strong"/>
          <w:color w:val="212121"/>
        </w:rPr>
        <w:t>Acknowledgments</w:t>
      </w:r>
    </w:p>
    <w:p w14:paraId="02B1B90B" w14:textId="217072EC" w:rsidR="00C31803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710EF1">
        <w:rPr>
          <w:rStyle w:val="Strong"/>
          <w:b w:val="0"/>
          <w:bCs w:val="0"/>
          <w:color w:val="212121"/>
        </w:rPr>
        <w:t>This study was partly supported by grants from</w:t>
      </w:r>
      <w:r>
        <w:rPr>
          <w:rStyle w:val="Strong"/>
          <w:b w:val="0"/>
          <w:bCs w:val="0"/>
          <w:color w:val="212121"/>
        </w:rPr>
        <w:t xml:space="preserve"> </w:t>
      </w:r>
      <w:r w:rsidRPr="00710EF1">
        <w:rPr>
          <w:rStyle w:val="Strong"/>
          <w:b w:val="0"/>
          <w:bCs w:val="0"/>
          <w:color w:val="212121"/>
        </w:rPr>
        <w:t>the National Cancer Institute (</w:t>
      </w:r>
      <w:r w:rsidRPr="00D312DA">
        <w:rPr>
          <w:color w:val="212121"/>
          <w:lang w:val="is-IS"/>
        </w:rPr>
        <w:t>R21CA231904</w:t>
      </w:r>
      <w:r w:rsidRPr="00710EF1">
        <w:rPr>
          <w:rStyle w:val="Strong"/>
          <w:b w:val="0"/>
          <w:bCs w:val="0"/>
          <w:color w:val="212121"/>
        </w:rPr>
        <w:t>)</w:t>
      </w:r>
      <w:r>
        <w:rPr>
          <w:rStyle w:val="Strong"/>
          <w:b w:val="0"/>
          <w:bCs w:val="0"/>
          <w:color w:val="212121"/>
        </w:rPr>
        <w:t>.</w:t>
      </w:r>
    </w:p>
    <w:p w14:paraId="4266974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color w:val="212121"/>
          <w:sz w:val="24"/>
          <w:szCs w:val="24"/>
        </w:rPr>
        <w:t>REFERENCES</w:t>
      </w:r>
    </w:p>
    <w:p w14:paraId="74C5400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American Cancer Society. Cancer Statistics Center. http://cancerstatisticscenter.cancer.org. March 24, 2021.</w:t>
      </w:r>
    </w:p>
    <w:p w14:paraId="4E36205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The Johns Hopkins Coronavirus Resource Center. COVID-19 Dashboard by the Center for Systems Science and Engineering (CSSE) at Johns Hopkins University (JHU). https://coronavirus.jhu.edu/map.html. March 24, 2021.</w:t>
      </w:r>
    </w:p>
    <w:p w14:paraId="0D8279E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Rugge M, Zorzi M, Guzzinati S. SARS-CoV-2 infection in the Italian Veneto region: adverse outcomes in patients with cancer. Nature Cancer 2020; 1(8): 784-8.</w:t>
      </w:r>
    </w:p>
    <w:p w14:paraId="618B486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ang W, Guan W, Chen R, et al. Cancer patients in SARS-CoV-2 infection: a nationwide analysis in China. The lancet oncology 2020; 21(3): 335-7.</w:t>
      </w:r>
    </w:p>
    <w:p w14:paraId="3765FE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Yu J, Ouyang W, Chua ML, Xie C. SARS-CoV-2 transmission in cancer patients of a tertiary hospital in Wuhan. MedRxiv 2020.</w:t>
      </w:r>
    </w:p>
    <w:p w14:paraId="5EEF8E3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Dai M, Liu D, Liu M, et al. Patients with cancer appear more vulnerable to SARS-CoV-2: a multicenter study during the COVID-19 outbreak. Cancer discovery 2020; 10(6): 783-91.</w:t>
      </w:r>
    </w:p>
    <w:p w14:paraId="272FF90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ang L, Zhu F, Xie L, et al. Clinical characteristics of COVID-19-infected cancer patients: a retrospective case study in three hospitals within Wuhan, China. Annals of oncology 2020; 31(7): 894-901.</w:t>
      </w:r>
    </w:p>
    <w:p w14:paraId="7672211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Kuderer NM, Choueiri TK, Shah DP, et al. Clinical impact of COVID-19 on patients with cancer (CCC19): a cohort study. The Lancet 2020; 395(10241): 1907-18.</w:t>
      </w:r>
    </w:p>
    <w:p w14:paraId="136D5AF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Albiges L, Foulon S, Bayle A, et al. Determinants of the outcomes of patients with cancer infected with SARS-CoV-2: results from the Gustave Roussy cohort. Nature Cancer 2020; 1(10): 965-75.</w:t>
      </w:r>
    </w:p>
    <w:p w14:paraId="65483C5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ang H, Han H, He T, et al. Clinical Characteristics and Outcomes of COVID-19–Infected Cancer Patients: A Systematic Review and Meta-Analysis. JNCI: Journal of the National Cancer Institute 2020.</w:t>
      </w:r>
    </w:p>
    <w:p w14:paraId="1F403B7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Garassino MC, Whisenant JG, Huang L-C, et al. COVID-19 in patients with thoracic malignancies (TERAVOLT): first results of an international, registry-based, cohort study. The Lancet Oncology 2020; 21(7): 914-22.</w:t>
      </w:r>
    </w:p>
    <w:p w14:paraId="7E36E85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uo J, Rizvi H, Preeshagul IR, et al. COVID-19 in patients with lung cancer. Annals of Oncology 2020; 31(10): 1386-96.</w:t>
      </w:r>
    </w:p>
    <w:p w14:paraId="1B7D8D0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1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Yang L, Chai P, Yu J, Fan X. Effects of cancer on patients with COVID-19: a systematic review and meta-analysis of 63,019 participants. Cancer Biology &amp; Medicine 2021; 18(1): 298.</w:t>
      </w:r>
    </w:p>
    <w:p w14:paraId="3A9843F3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Wu C, Chen X, Cai Y, et al. Risk factors associated with acute respiratory distress syndrome and death in patients with coronavirus disease 2019 pneumonia in Wuhan, China. JAMA internal medicine 2020; 180(7): 934-43.</w:t>
      </w:r>
    </w:p>
    <w:p w14:paraId="7E73852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Rivera DR, Peters S, Panagiotou OA, et al. Utilization of COVID-19 treatments and clinical outcomes among patients with cancer: a COVID-19 and Cancer Consortium (CCC19) cohort study. Cancer discovery 2020; 10(10): 1514-27.</w:t>
      </w:r>
    </w:p>
    <w:p w14:paraId="30C8657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Derosa L, Melenotte C, Griscelli F, et al. The immuno-oncological challenge of COVID-19. Nature Cancer 2020; 1(10): 946-64.</w:t>
      </w:r>
    </w:p>
    <w:p w14:paraId="12E94B8B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Jordan RE, Adab P, Cheng K. Covid-19: risk factors for severe disease and death. British Medical Journal Publishing Group; 2020.</w:t>
      </w:r>
    </w:p>
    <w:p w14:paraId="1B03C7A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eng Z, Peng F, Xu B, et al. Risk factors of critical &amp; mortal COVID-19 cases: A systematic literature review and meta-analysis. Journal of Infection 2020.</w:t>
      </w:r>
    </w:p>
    <w:p w14:paraId="7B0EEEF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Williamson EJ, Walker AJ, Bhaskaran K, et al. OpenSAFELY: factors associated with COVID-19 death in 17 million patients. Nature 2020.</w:t>
      </w:r>
    </w:p>
    <w:p w14:paraId="06F2546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Tian Y, Qiu X, Wang C, et al. Cancer associates with risk and severe events of COVID‐19: A systematic review and meta‐analysis. International journal of cancer 2021; 148(2): 363-74.</w:t>
      </w:r>
    </w:p>
    <w:p w14:paraId="199C787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Ofori-Asenso R, Ogundipe O, Agyeman AA, et al. Cancer is associated with severe disease in COVID-19 patients: a systematic review and meta-analysis. ecancermedicalscience 2020; 14.</w:t>
      </w:r>
    </w:p>
    <w:p w14:paraId="22C5410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Meng Y, Lu W, Guo E, et al. Cancer history is an independent risk factor for mortality in hospitalized COVID-19 patients: a propensity score-matched analysis. Journal of hematology &amp; oncology 2020; 13(1): 1-11.</w:t>
      </w:r>
    </w:p>
    <w:p w14:paraId="045D3378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Joharatnam-Hogan N, Hochhauser D, Shiu K-K, et al. Outcomes of the 2019 novel coronavirus in patients with or without a history of cancer: a multi-centre North London experience. Therapeutic advances in medical oncology 2020; 12: 1758835920956803.</w:t>
      </w:r>
    </w:p>
    <w:p w14:paraId="068C285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Giannakoulis VG, Papoutsi E, Siempos II. Effect of cancer on clinical outcomes of patients with COVID-19: a meta-analysis of patient data. JCO global oncology 2020; 6: 799-808.</w:t>
      </w:r>
    </w:p>
    <w:p w14:paraId="49F519E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Park R, Lee SA, Kim SY, de Melo AC, Kasi A. Association of active oncologic treatment and risk of death in cancer patients with COVID-19: a systematic review and meta-analysis of patient data. Acta Oncologica 2021; 60(1): 13-9.</w:t>
      </w:r>
    </w:p>
    <w:p w14:paraId="5AEE9904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u H, Yang D, Chen X, et al. The effect of anticancer treatment on cancer patients with COVID‐19: A systematic review and meta‐analysis. Cancer medicine 2021; 10(3): 1043-56.</w:t>
      </w:r>
    </w:p>
    <w:p w14:paraId="0E7104D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 P, Li L, Wang S, Liu Y, Li Z, Xia S. Effect of antitumor therapy on cancer patients infected by SARS‐CoV‐2: A systematic review and meta‐analysis. Cancer Medicine 2021.</w:t>
      </w:r>
    </w:p>
    <w:p w14:paraId="20D3BC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He W, Chen L, Chen L, et al. COVID-19 in persons with haematological cancers. Leukemia 2020; 34(6): 1637-45.</w:t>
      </w:r>
    </w:p>
    <w:p w14:paraId="760167C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Miyashita H, Mikami T, Chopra N, et al. Do patients with cancer have a poorer prognosis of COVID-19? An experience in New York City. Annals of Oncology 2020.</w:t>
      </w:r>
    </w:p>
    <w:p w14:paraId="2EF793B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Salunke AA, Nandy K, Pathak SK, et al. Impact of COVID-19 in cancer patients on severity of disease and fatal outcomes: a systematic review and meta-analysis. Diabetes &amp; Metabolic Syndrome: Clinical Research &amp; Reviews 2020.</w:t>
      </w:r>
    </w:p>
    <w:p w14:paraId="571D0A69" w14:textId="77777777" w:rsidR="00856C74" w:rsidRPr="00546EB6" w:rsidRDefault="00856C74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 w:rsidRPr="00546EB6">
        <w:rPr>
          <w:rStyle w:val="Strong"/>
          <w:rFonts w:ascii="Times New Roman" w:hAnsi="Times New Roman" w:cs="Times New Roman"/>
          <w:color w:val="212121"/>
          <w:sz w:val="24"/>
          <w:szCs w:val="24"/>
        </w:rPr>
        <w:br w:type="page"/>
      </w:r>
    </w:p>
    <w:p w14:paraId="243442CC" w14:textId="18BB7A41" w:rsidR="00C31803" w:rsidRPr="006D26CD" w:rsidRDefault="00C31803" w:rsidP="006D26CD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212121"/>
        </w:rPr>
      </w:pPr>
      <w:r w:rsidRPr="004342B3">
        <w:rPr>
          <w:rStyle w:val="Strong"/>
          <w:color w:val="212121"/>
        </w:rPr>
        <w:lastRenderedPageBreak/>
        <w:t xml:space="preserve">Figure 1: </w:t>
      </w:r>
      <w:r w:rsidR="00081189" w:rsidRPr="00081189">
        <w:rPr>
          <w:rStyle w:val="Strong"/>
          <w:color w:val="212121"/>
        </w:rPr>
        <w:t xml:space="preserve">Study </w:t>
      </w:r>
      <w:r w:rsidR="002E632A">
        <w:rPr>
          <w:rStyle w:val="Strong"/>
          <w:color w:val="212121"/>
        </w:rPr>
        <w:t>subgroup</w:t>
      </w:r>
      <w:r w:rsidR="00081189" w:rsidRPr="00081189">
        <w:rPr>
          <w:rStyle w:val="Strong"/>
          <w:color w:val="212121"/>
        </w:rPr>
        <w:t xml:space="preserve"> flowchart</w:t>
      </w:r>
      <w:r w:rsidR="000D69C5">
        <w:rPr>
          <w:rStyle w:val="Strong"/>
          <w:b w:val="0"/>
          <w:bCs w:val="0"/>
          <w:color w:val="212121"/>
        </w:rPr>
        <w:t>.</w:t>
      </w:r>
    </w:p>
    <w:p w14:paraId="6373C189" w14:textId="77777777" w:rsidR="00277127" w:rsidRDefault="00277127" w:rsidP="00C35AC8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FF0000"/>
        </w:rPr>
      </w:pPr>
      <w:r>
        <w:rPr>
          <w:noProof/>
        </w:rPr>
        <w:drawing>
          <wp:inline distT="0" distB="0" distL="0" distR="0" wp14:anchorId="775CFD92" wp14:editId="4F6FE275">
            <wp:extent cx="5727479" cy="4323145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76679" cy="4360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7C223" w14:textId="56B3FEB9" w:rsidR="00062568" w:rsidRPr="00197766" w:rsidRDefault="002B0B0A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>
        <w:rPr>
          <w:rStyle w:val="Strong"/>
          <w:color w:val="212121"/>
        </w:rPr>
        <w:br w:type="page"/>
      </w:r>
    </w:p>
    <w:p w14:paraId="3D8EDEA4" w14:textId="31A81A61" w:rsidR="00DB11F5" w:rsidRDefault="00DD0ECE" w:rsidP="00701A55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1. </w:t>
      </w:r>
      <w:r w:rsidR="009D41E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D</w:t>
      </w: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emographic and clinical characteristics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: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b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efore and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fter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matching</w:t>
      </w:r>
      <w:r w:rsidR="005E4F1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Spacing w:w="0" w:type="dxa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980"/>
        <w:gridCol w:w="1885"/>
        <w:gridCol w:w="1350"/>
        <w:gridCol w:w="1260"/>
        <w:gridCol w:w="1260"/>
      </w:tblGrid>
      <w:tr w:rsidR="00B5208E" w:rsidRPr="003A0E6F" w14:paraId="1C432FB8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9DFEB25" w14:textId="6BB3D9C8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35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E4CC999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62DEE6A5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fter matching</w:t>
            </w:r>
          </w:p>
        </w:tc>
      </w:tr>
      <w:tr w:rsidR="001E36AE" w:rsidRPr="003A0E6F" w14:paraId="77B1EBEA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8A6F46" w14:textId="4FDDF066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1DBAA9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732B6A38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514538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96D59C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2C8DB7D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D25160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4688B86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061709CF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3CDFFB2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</w:tr>
      <w:tr w:rsidR="00D954C3" w:rsidRPr="003A0E6F" w14:paraId="14F08FC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B8192FB" w14:textId="716B27B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1E36AE" w:rsidRPr="003A0E6F" w14:paraId="2DD300A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BC8DB5F" w14:textId="0930EA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</w:t>
            </w:r>
            <w:r w:rsidR="0078314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an (IQR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) 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394C50C" w14:textId="319C7DAC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 (33 – 61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D5828D0" w14:textId="1B66F8AB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5 – 77)</w:t>
            </w:r>
          </w:p>
        </w:tc>
        <w:tc>
          <w:tcPr>
            <w:tcW w:w="1260" w:type="dxa"/>
            <w:shd w:val="clear" w:color="auto" w:fill="FFFFFF"/>
          </w:tcPr>
          <w:p w14:paraId="4A228A08" w14:textId="2FB52E23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  <w:tc>
          <w:tcPr>
            <w:tcW w:w="1260" w:type="dxa"/>
            <w:shd w:val="clear" w:color="auto" w:fill="FFFFFF"/>
          </w:tcPr>
          <w:p w14:paraId="2A161FE9" w14:textId="45AE77F4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</w:tr>
      <w:tr w:rsidR="001E36AE" w:rsidRPr="003A0E6F" w14:paraId="7CD59F3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12CD5D7E" w14:textId="02A4ED62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-50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B88552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4031 (53.3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838BE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96 (12.8%)</w:t>
            </w:r>
          </w:p>
        </w:tc>
        <w:tc>
          <w:tcPr>
            <w:tcW w:w="1260" w:type="dxa"/>
            <w:shd w:val="clear" w:color="auto" w:fill="FFFFFF"/>
          </w:tcPr>
          <w:p w14:paraId="63F3C06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27 (12.6%)</w:t>
            </w:r>
          </w:p>
        </w:tc>
        <w:tc>
          <w:tcPr>
            <w:tcW w:w="1260" w:type="dxa"/>
            <w:shd w:val="clear" w:color="auto" w:fill="FFFFFF"/>
          </w:tcPr>
          <w:p w14:paraId="192A0A3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58 (12.7%)</w:t>
            </w:r>
          </w:p>
        </w:tc>
      </w:tr>
      <w:tr w:rsidR="001E36AE" w:rsidRPr="003A0E6F" w14:paraId="3D6515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A48E6C8" w14:textId="2D6479E4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9CA415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655 (27.1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F38EF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947 (31.2%)</w:t>
            </w:r>
          </w:p>
        </w:tc>
        <w:tc>
          <w:tcPr>
            <w:tcW w:w="1260" w:type="dxa"/>
            <w:shd w:val="clear" w:color="auto" w:fill="FFFFFF"/>
          </w:tcPr>
          <w:p w14:paraId="764D011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43 (31.2%)</w:t>
            </w:r>
          </w:p>
        </w:tc>
        <w:tc>
          <w:tcPr>
            <w:tcW w:w="1260" w:type="dxa"/>
            <w:shd w:val="clear" w:color="auto" w:fill="FFFFFF"/>
          </w:tcPr>
          <w:p w14:paraId="032F0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52 (31.2%)</w:t>
            </w:r>
          </w:p>
        </w:tc>
      </w:tr>
      <w:tr w:rsidR="001E36AE" w:rsidRPr="003A0E6F" w14:paraId="543B7CC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A031F43" w14:textId="758169A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4D3357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877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5B7E8A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87 (26.3%)</w:t>
            </w:r>
          </w:p>
        </w:tc>
        <w:tc>
          <w:tcPr>
            <w:tcW w:w="1260" w:type="dxa"/>
            <w:shd w:val="clear" w:color="auto" w:fill="FFFFFF"/>
          </w:tcPr>
          <w:p w14:paraId="7B66471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46 (26.1%)</w:t>
            </w:r>
          </w:p>
        </w:tc>
        <w:tc>
          <w:tcPr>
            <w:tcW w:w="1260" w:type="dxa"/>
            <w:shd w:val="clear" w:color="auto" w:fill="FFFFFF"/>
          </w:tcPr>
          <w:p w14:paraId="1DC2C63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49 (26.4%)</w:t>
            </w:r>
          </w:p>
        </w:tc>
      </w:tr>
      <w:tr w:rsidR="001E36AE" w:rsidRPr="003A0E6F" w14:paraId="35232F0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92FCD98" w14:textId="4B3E01E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09EF032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975 (8.7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3157EAB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50 (29.6%)</w:t>
            </w:r>
          </w:p>
        </w:tc>
        <w:tc>
          <w:tcPr>
            <w:tcW w:w="1260" w:type="dxa"/>
            <w:shd w:val="clear" w:color="auto" w:fill="FFFFFF"/>
          </w:tcPr>
          <w:p w14:paraId="14D3831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03 (30.1%)</w:t>
            </w:r>
          </w:p>
        </w:tc>
        <w:tc>
          <w:tcPr>
            <w:tcW w:w="1260" w:type="dxa"/>
            <w:shd w:val="clear" w:color="auto" w:fill="FFFFFF"/>
          </w:tcPr>
          <w:p w14:paraId="115997D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60 (29.7%)</w:t>
            </w:r>
          </w:p>
        </w:tc>
      </w:tr>
      <w:tr w:rsidR="00D954C3" w:rsidRPr="003A0E6F" w14:paraId="3BF8D41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818C87" w14:textId="10CFD82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1E36AE" w:rsidRPr="003A0E6F" w14:paraId="6923F30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EE116F" w14:textId="27F0532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1FB24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743 (56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08322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63 (54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B78D78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51 (54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5F0922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994 (54.4%)</w:t>
            </w:r>
          </w:p>
        </w:tc>
      </w:tr>
      <w:tr w:rsidR="001E36AE" w:rsidRPr="003A0E6F" w14:paraId="239AF5D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2E4B7A" w14:textId="000D13D0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12403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289 (43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56C7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1 (45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98F1B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68 (45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212502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225 (45.6%)</w:t>
            </w:r>
          </w:p>
        </w:tc>
      </w:tr>
      <w:tr w:rsidR="001E36AE" w:rsidRPr="003A0E6F" w14:paraId="077E14F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D50522" w14:textId="68C7F6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93291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 (0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FC96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1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C2A802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583AC8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623F4E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6D5C6FA" w14:textId="0F44F7B9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1E36AE" w:rsidRPr="003A0E6F" w14:paraId="3A38981D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31C08F22" w14:textId="2EF0CA5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33FDCF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331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40C28B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89 (6.6%)</w:t>
            </w:r>
          </w:p>
        </w:tc>
        <w:tc>
          <w:tcPr>
            <w:tcW w:w="1260" w:type="dxa"/>
            <w:shd w:val="clear" w:color="auto" w:fill="FFFFFF"/>
          </w:tcPr>
          <w:p w14:paraId="61822D5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39 (6.2%)</w:t>
            </w:r>
          </w:p>
        </w:tc>
        <w:tc>
          <w:tcPr>
            <w:tcW w:w="1260" w:type="dxa"/>
            <w:shd w:val="clear" w:color="auto" w:fill="FFFFFF"/>
          </w:tcPr>
          <w:p w14:paraId="5A1387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47 (6.6%)</w:t>
            </w:r>
          </w:p>
        </w:tc>
      </w:tr>
      <w:tr w:rsidR="001E36AE" w:rsidRPr="003A0E6F" w14:paraId="5C6D9042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8305FA9" w14:textId="54979E8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k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2D2A90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626 (10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6ABCBE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30 (11.1%)</w:t>
            </w:r>
          </w:p>
        </w:tc>
        <w:tc>
          <w:tcPr>
            <w:tcW w:w="1260" w:type="dxa"/>
            <w:shd w:val="clear" w:color="auto" w:fill="FFFFFF"/>
          </w:tcPr>
          <w:p w14:paraId="47B982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27 (10.7%)</w:t>
            </w:r>
          </w:p>
        </w:tc>
        <w:tc>
          <w:tcPr>
            <w:tcW w:w="1260" w:type="dxa"/>
            <w:shd w:val="clear" w:color="auto" w:fill="FFFFFF"/>
          </w:tcPr>
          <w:p w14:paraId="32CF794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47 (11.0%)</w:t>
            </w:r>
          </w:p>
        </w:tc>
      </w:tr>
      <w:tr w:rsidR="001E36AE" w:rsidRPr="003A0E6F" w14:paraId="3A01770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2441588" w14:textId="72FBE3B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38FAEF4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5755 (59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DBA4DC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004 (72.2%)</w:t>
            </w:r>
          </w:p>
        </w:tc>
        <w:tc>
          <w:tcPr>
            <w:tcW w:w="1260" w:type="dxa"/>
            <w:shd w:val="clear" w:color="auto" w:fill="FFFFFF"/>
          </w:tcPr>
          <w:p w14:paraId="3F46ED7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851 (73.2%)</w:t>
            </w:r>
          </w:p>
        </w:tc>
        <w:tc>
          <w:tcPr>
            <w:tcW w:w="1260" w:type="dxa"/>
            <w:shd w:val="clear" w:color="auto" w:fill="FFFFFF"/>
          </w:tcPr>
          <w:p w14:paraId="1F0FBE3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38 (72.2%)</w:t>
            </w:r>
          </w:p>
        </w:tc>
      </w:tr>
      <w:tr w:rsidR="001E36AE" w:rsidRPr="003A0E6F" w14:paraId="31CD89B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54158EF" w14:textId="31F0BD7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6FDA48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6826 (18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1B9E023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57 (10.2%)</w:t>
            </w:r>
          </w:p>
        </w:tc>
        <w:tc>
          <w:tcPr>
            <w:tcW w:w="1260" w:type="dxa"/>
            <w:shd w:val="clear" w:color="auto" w:fill="FFFFFF"/>
          </w:tcPr>
          <w:p w14:paraId="17C71D9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02 (9.9%)</w:t>
            </w:r>
          </w:p>
        </w:tc>
        <w:tc>
          <w:tcPr>
            <w:tcW w:w="1260" w:type="dxa"/>
            <w:shd w:val="clear" w:color="auto" w:fill="FFFFFF"/>
          </w:tcPr>
          <w:p w14:paraId="4CC80DF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87 (10.2%)</w:t>
            </w:r>
          </w:p>
        </w:tc>
      </w:tr>
      <w:tr w:rsidR="00D954C3" w:rsidRPr="003A0E6F" w14:paraId="694C7B9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D38970" w14:textId="6A1B0A5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gion of residence</w:t>
            </w:r>
          </w:p>
        </w:tc>
      </w:tr>
      <w:tr w:rsidR="001E36AE" w:rsidRPr="003A0E6F" w14:paraId="3F42FD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2ED50E" w14:textId="302AF94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id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B05B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8679 (46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5AF9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37 (44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21D9BC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40 (45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4EEFBE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29 (45.3%)</w:t>
            </w:r>
          </w:p>
        </w:tc>
      </w:tr>
      <w:tr w:rsidR="001E36AE" w:rsidRPr="003A0E6F" w14:paraId="4459F87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105BE0" w14:textId="7DBDEC57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rthea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A15A2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132 (24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0C190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9 (31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28140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0 (31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A943FA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7 (31.6%)</w:t>
            </w:r>
          </w:p>
        </w:tc>
      </w:tr>
      <w:tr w:rsidR="001E36AE" w:rsidRPr="003A0E6F" w14:paraId="54699D5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9D425F" w14:textId="4664566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uth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0814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738 (18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FD97A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5 (16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9AF57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25 (17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6CA27E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2 (17.1%)</w:t>
            </w:r>
          </w:p>
        </w:tc>
      </w:tr>
      <w:tr w:rsidR="001E36AE" w:rsidRPr="003A0E6F" w14:paraId="4AA1D246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C6C775" w14:textId="441982D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DEC91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601 (6.7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D46A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2 (5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7148A6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94 (5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A0DB33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1 (6.0%)</w:t>
            </w:r>
          </w:p>
        </w:tc>
      </w:tr>
      <w:tr w:rsidR="001E36AE" w:rsidRPr="003A0E6F" w14:paraId="34D55CA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0C9A3A" w14:textId="66F6529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/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8571E6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388 (3.6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6F3B5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7 (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743D6E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097A65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056EF5A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6F90147D" w14:textId="475E4B83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established comorbidities</w:t>
            </w:r>
          </w:p>
        </w:tc>
      </w:tr>
      <w:tr w:rsidR="004424DB" w:rsidRPr="003A0E6F" w14:paraId="6AEF3F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CD2AD10" w14:textId="6742D9E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0945E4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675 (3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9590A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1 (15.9%)</w:t>
            </w:r>
          </w:p>
        </w:tc>
        <w:tc>
          <w:tcPr>
            <w:tcW w:w="1260" w:type="dxa"/>
            <w:shd w:val="clear" w:color="auto" w:fill="FFFFFF"/>
          </w:tcPr>
          <w:p w14:paraId="47F3E53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33 (16.1%)</w:t>
            </w:r>
          </w:p>
        </w:tc>
        <w:tc>
          <w:tcPr>
            <w:tcW w:w="1260" w:type="dxa"/>
            <w:shd w:val="clear" w:color="auto" w:fill="FFFFFF"/>
          </w:tcPr>
          <w:p w14:paraId="72ACD1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46 (15.8%)</w:t>
            </w:r>
          </w:p>
        </w:tc>
      </w:tr>
      <w:tr w:rsidR="004424DB" w:rsidRPr="003A0E6F" w14:paraId="17DE447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77141F8" w14:textId="77D4928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EFCB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6816 (32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FADA0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34 (25.5%)</w:t>
            </w:r>
          </w:p>
        </w:tc>
        <w:tc>
          <w:tcPr>
            <w:tcW w:w="1260" w:type="dxa"/>
            <w:shd w:val="clear" w:color="auto" w:fill="FFFFFF"/>
          </w:tcPr>
          <w:p w14:paraId="52F06E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66 (25.8%)</w:t>
            </w:r>
          </w:p>
        </w:tc>
        <w:tc>
          <w:tcPr>
            <w:tcW w:w="1260" w:type="dxa"/>
            <w:shd w:val="clear" w:color="auto" w:fill="FFFFFF"/>
          </w:tcPr>
          <w:p w14:paraId="6CCD37B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94 (25.6%)</w:t>
            </w:r>
          </w:p>
        </w:tc>
      </w:tr>
      <w:tr w:rsidR="004424DB" w:rsidRPr="003A0E6F" w14:paraId="750509B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4F44CF0" w14:textId="2C4C445C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6B385B4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417 (17.6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C1235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52 (22.4%)</w:t>
            </w:r>
          </w:p>
        </w:tc>
        <w:tc>
          <w:tcPr>
            <w:tcW w:w="1260" w:type="dxa"/>
            <w:shd w:val="clear" w:color="auto" w:fill="FFFFFF"/>
          </w:tcPr>
          <w:p w14:paraId="11A94A5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42 (22.6%)</w:t>
            </w:r>
          </w:p>
        </w:tc>
        <w:tc>
          <w:tcPr>
            <w:tcW w:w="1260" w:type="dxa"/>
            <w:shd w:val="clear" w:color="auto" w:fill="FFFFFF"/>
          </w:tcPr>
          <w:p w14:paraId="269674A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08 (22.4%)</w:t>
            </w:r>
          </w:p>
        </w:tc>
      </w:tr>
      <w:tr w:rsidR="004424DB" w:rsidRPr="003A0E6F" w14:paraId="42F1C2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5D52D1C0" w14:textId="452771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D45A0F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223 (7.0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33D2B5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70 (15.0%)</w:t>
            </w:r>
          </w:p>
        </w:tc>
        <w:tc>
          <w:tcPr>
            <w:tcW w:w="1260" w:type="dxa"/>
            <w:shd w:val="clear" w:color="auto" w:fill="FFFFFF"/>
          </w:tcPr>
          <w:p w14:paraId="5CB4ECB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40 (14.9%)</w:t>
            </w:r>
          </w:p>
        </w:tc>
        <w:tc>
          <w:tcPr>
            <w:tcW w:w="1260" w:type="dxa"/>
            <w:shd w:val="clear" w:color="auto" w:fill="FFFFFF"/>
          </w:tcPr>
          <w:p w14:paraId="23E929B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72 (15.0%)</w:t>
            </w:r>
          </w:p>
        </w:tc>
      </w:tr>
      <w:tr w:rsidR="004424DB" w:rsidRPr="003A0E6F" w14:paraId="3DB64AD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FB98FA5" w14:textId="00A5FE98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1CC8997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407 (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6B3382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3 (21.2%)</w:t>
            </w:r>
          </w:p>
        </w:tc>
        <w:tc>
          <w:tcPr>
            <w:tcW w:w="1260" w:type="dxa"/>
            <w:shd w:val="clear" w:color="auto" w:fill="FFFFFF"/>
          </w:tcPr>
          <w:p w14:paraId="347D06A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38 (20.6%)</w:t>
            </w:r>
          </w:p>
        </w:tc>
        <w:tc>
          <w:tcPr>
            <w:tcW w:w="1260" w:type="dxa"/>
            <w:shd w:val="clear" w:color="auto" w:fill="FFFFFF"/>
          </w:tcPr>
          <w:p w14:paraId="3B761FF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99 (21.1%)</w:t>
            </w:r>
          </w:p>
        </w:tc>
      </w:tr>
      <w:tr w:rsidR="00D954C3" w:rsidRPr="003A0E6F" w14:paraId="2283FD7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70C6B6" w14:textId="3C046A8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possible comorbidities</w:t>
            </w:r>
          </w:p>
        </w:tc>
      </w:tr>
      <w:tr w:rsidR="001E36AE" w:rsidRPr="003A0E6F" w14:paraId="0C8353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9FDE21" w14:textId="360DECEF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1963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124 (23.3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02FCC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24 (7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EA8318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58 (6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5814D6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82 (7.0%)</w:t>
            </w:r>
          </w:p>
        </w:tc>
      </w:tr>
      <w:tr w:rsidR="001E36AE" w:rsidRPr="003A0E6F" w14:paraId="2EF7101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21122A" w14:textId="22960331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C29BC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712 (36.5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4DE851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95 (23.2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7A5C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71 (23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D78663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42 (23.2%)</w:t>
            </w:r>
          </w:p>
        </w:tc>
      </w:tr>
      <w:tr w:rsidR="001E36AE" w:rsidRPr="003A0E6F" w14:paraId="29287CB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32468F" w14:textId="19CD2A1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C9B8D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149 (27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C5B2C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70 (38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A675FF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30 (39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ADA70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38 (38.9%)</w:t>
            </w:r>
          </w:p>
        </w:tc>
      </w:tr>
      <w:tr w:rsidR="001E36AE" w:rsidRPr="003A0E6F" w14:paraId="3216D9F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46502E" w14:textId="65C2B9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7EAF4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046 (9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4181ED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16 (21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C6356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78 (2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9EDC7C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8 (21.7%)</w:t>
            </w:r>
          </w:p>
        </w:tc>
      </w:tr>
      <w:tr w:rsidR="001E36AE" w:rsidRPr="003A0E6F" w14:paraId="4C9663E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3BDB4" w14:textId="67B936A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81835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7 (2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8C8D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75 (9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65CF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82 (8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B5840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9 (9.3%)</w:t>
            </w:r>
          </w:p>
        </w:tc>
      </w:tr>
    </w:tbl>
    <w:p w14:paraId="465B287C" w14:textId="52FC1757" w:rsidR="00FB29FD" w:rsidRDefault="00FB29FD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2C183AAA" w14:textId="77777777" w:rsidR="00FB29FD" w:rsidRDefault="00FB29FD">
      <w:pP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br w:type="page"/>
      </w:r>
    </w:p>
    <w:p w14:paraId="10FCF2D2" w14:textId="77777777" w:rsidR="00D07B86" w:rsidRDefault="00D07B86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538B23D7" w14:textId="3E1EF3F2" w:rsidR="00BD4D0D" w:rsidRDefault="004D0971" w:rsidP="00E759D3">
      <w:pPr>
        <w:spacing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Table 2. Primary and secondary outcomes</w:t>
      </w:r>
      <w:r w:rsidR="00E759D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3098"/>
        <w:gridCol w:w="1286"/>
        <w:gridCol w:w="1286"/>
        <w:gridCol w:w="1260"/>
        <w:gridCol w:w="1260"/>
      </w:tblGrid>
      <w:tr w:rsidR="008472AA" w:rsidRPr="00724A09" w14:paraId="769C4A0E" w14:textId="4A38D0F1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99CD851" w14:textId="0AB6AEC5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572" w:type="dxa"/>
            <w:gridSpan w:val="2"/>
            <w:shd w:val="clear" w:color="auto" w:fill="D9D9D9" w:themeFill="background1" w:themeFillShade="D9"/>
            <w:vAlign w:val="center"/>
          </w:tcPr>
          <w:p w14:paraId="7E46A105" w14:textId="2EF87E88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4DF430A7" w14:textId="14757D54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8472AA" w:rsidRPr="00724A09" w14:paraId="4E01439E" w14:textId="77777777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AB7ED0C" w14:textId="52F2440A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3290980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5D0DD60D" w14:textId="365A392E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514538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5B589AC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76D991C0" w14:textId="3983063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31880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D9766ED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13B97B92" w14:textId="44546FFC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58EC5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4DC65D97" w14:textId="4C6F9E9F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</w:tr>
      <w:tr w:rsidR="008D39A5" w:rsidRPr="00724A09" w14:paraId="60743F14" w14:textId="284925C8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64D1E40F" w14:textId="6E12C68A" w:rsidR="008D39A5" w:rsidRPr="00724A09" w:rsidRDefault="001E6677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6326FFB8" w14:textId="60C155D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6A2D21BD" w14:textId="64C0E74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vAlign w:val="center"/>
          </w:tcPr>
          <w:p w14:paraId="0D7D2025" w14:textId="0E1B006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vAlign w:val="center"/>
          </w:tcPr>
          <w:p w14:paraId="1446EA9C" w14:textId="3CEC00F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  <w:tr w:rsidR="008D39A5" w:rsidRPr="00724A09" w14:paraId="00CEFA79" w14:textId="16C6F6FD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66A4BFED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963C2E2" w14:textId="3A7E83E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990 (16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6338457F" w14:textId="74AE12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498 (36.1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E6257E" w14:textId="44EE7D8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82 (31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F39330F" w14:textId="0C53079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4 (36.0%)</w:t>
            </w:r>
          </w:p>
        </w:tc>
      </w:tr>
      <w:tr w:rsidR="008D39A5" w:rsidRPr="00724A09" w14:paraId="71D89FE2" w14:textId="131D3F9C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1F6BA59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n ICU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7FBB423A" w14:textId="1FC15589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44 (3.0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4DE8AA43" w14:textId="7D7CABC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99 (6.6%)</w:t>
            </w:r>
          </w:p>
        </w:tc>
        <w:tc>
          <w:tcPr>
            <w:tcW w:w="1260" w:type="dxa"/>
            <w:vAlign w:val="center"/>
          </w:tcPr>
          <w:p w14:paraId="6F3460BB" w14:textId="68576B1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29 (6.5%)</w:t>
            </w:r>
          </w:p>
        </w:tc>
        <w:tc>
          <w:tcPr>
            <w:tcW w:w="1260" w:type="dxa"/>
            <w:vAlign w:val="center"/>
          </w:tcPr>
          <w:p w14:paraId="476FCA90" w14:textId="7CB3805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7 (6.6%)</w:t>
            </w:r>
          </w:p>
        </w:tc>
      </w:tr>
      <w:tr w:rsidR="008D39A5" w:rsidRPr="00724A09" w14:paraId="1996A50A" w14:textId="123DFEB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1E7A8F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equired mechanical 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ED63E53" w14:textId="6A43478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49 (1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5C21D935" w14:textId="6E6680F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53 (3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F7DFBBA" w14:textId="0D5015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 (3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F2F07E0" w14:textId="545D4A9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30 (3.3%)</w:t>
            </w:r>
          </w:p>
        </w:tc>
      </w:tr>
      <w:tr w:rsidR="008D39A5" w:rsidRPr="00724A09" w14:paraId="232E30CC" w14:textId="2B30762E" w:rsidTr="000E5F9A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34641DB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mposite endpoint (yes/no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594480" w14:textId="1D7B52A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511 (17.6%)</w:t>
            </w:r>
          </w:p>
        </w:tc>
        <w:tc>
          <w:tcPr>
            <w:tcW w:w="1286" w:type="dxa"/>
            <w:shd w:val="clear" w:color="auto" w:fill="auto"/>
            <w:vAlign w:val="center"/>
          </w:tcPr>
          <w:p w14:paraId="70A5C973" w14:textId="5097C38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202 (38.3%)</w:t>
            </w:r>
          </w:p>
        </w:tc>
        <w:tc>
          <w:tcPr>
            <w:tcW w:w="1260" w:type="dxa"/>
            <w:vAlign w:val="center"/>
          </w:tcPr>
          <w:p w14:paraId="1A16FA1D" w14:textId="1A0295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492 (33.6%)</w:t>
            </w:r>
          </w:p>
        </w:tc>
        <w:tc>
          <w:tcPr>
            <w:tcW w:w="1260" w:type="dxa"/>
            <w:vAlign w:val="center"/>
          </w:tcPr>
          <w:p w14:paraId="7E85DE9B" w14:textId="701B62F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929 (38.2%)</w:t>
            </w:r>
          </w:p>
        </w:tc>
      </w:tr>
      <w:tr w:rsidR="008472AA" w:rsidRPr="00724A09" w14:paraId="05B2F132" w14:textId="636832C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E12CADD" w14:textId="77777777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vel of sever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1FD686F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219C5699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00B26B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D91537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D39A5" w:rsidRPr="00724A09" w14:paraId="54870A3D" w14:textId="58C3E1E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CDBB4D3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B4DC31" w14:textId="689E78F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5030 (8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5C701FF6" w14:textId="149B287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829 (62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317C1A1" w14:textId="65B168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877 (66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16C13BB" w14:textId="61F02E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434 (62.3%)</w:t>
            </w:r>
          </w:p>
        </w:tc>
      </w:tr>
      <w:tr w:rsidR="008D39A5" w:rsidRPr="00724A09" w14:paraId="54C5EFEE" w14:textId="5D4DC49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BA0B9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 al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FEFA617" w14:textId="75BCED7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039 (1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7C39206" w14:textId="3DEF20C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47 (25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D158808" w14:textId="563C93A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50 (21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E1096FD" w14:textId="6CF8FC2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56 (25.8%)</w:t>
            </w:r>
          </w:p>
        </w:tc>
      </w:tr>
      <w:tr w:rsidR="008D39A5" w:rsidRPr="00724A09" w14:paraId="3F1FF07E" w14:textId="1F3CEF4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892720D" w14:textId="5872F072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hospital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CU/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52E287A" w14:textId="703D4B6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38 (2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46D39C4C" w14:textId="6A5371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52 (5.5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D8FA57C" w14:textId="26ED5A0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57 (5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ACC6414" w14:textId="7AA28DEF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14 (5.5%)</w:t>
            </w:r>
          </w:p>
        </w:tc>
      </w:tr>
      <w:tr w:rsidR="008D39A5" w:rsidRPr="00724A09" w14:paraId="1F3E3F46" w14:textId="215EDC78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759E64B" w14:textId="5F9EC45F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</w:t>
            </w:r>
            <w:r w:rsidR="005817C5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E4A0E3" w14:textId="762C32E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03FD15E9" w14:textId="5F8A26D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66B8CCD" w14:textId="492C052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7057189" w14:textId="38CEA8C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</w:tbl>
    <w:p w14:paraId="4CA940EF" w14:textId="1A0A8DC6" w:rsidR="00403E95" w:rsidRDefault="00403E95" w:rsidP="0036684F">
      <w:pPr>
        <w:shd w:val="clear" w:color="auto" w:fill="FFFFFF"/>
        <w:spacing w:after="120" w:line="240" w:lineRule="auto"/>
        <w:jc w:val="center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350B932B" w14:textId="51A511C1" w:rsidR="000A1AC7" w:rsidRPr="00CB409F" w:rsidRDefault="000A1AC7" w:rsidP="00F43163">
      <w:pPr>
        <w:pStyle w:val="NormalWeb"/>
        <w:shd w:val="clear" w:color="auto" w:fill="FFFFFF"/>
        <w:spacing w:before="0" w:beforeAutospacing="0" w:after="120" w:afterAutospacing="0"/>
        <w:rPr>
          <w:b/>
          <w:bCs/>
        </w:rPr>
      </w:pPr>
      <w:r w:rsidRPr="00EC45C3">
        <w:rPr>
          <w:rStyle w:val="Strong"/>
        </w:rPr>
        <w:t xml:space="preserve">Table </w:t>
      </w:r>
      <w:r>
        <w:rPr>
          <w:rStyle w:val="Strong"/>
        </w:rPr>
        <w:t>3</w:t>
      </w:r>
      <w:r w:rsidRPr="00EC45C3">
        <w:rPr>
          <w:rStyle w:val="Strong"/>
        </w:rPr>
        <w:t xml:space="preserve">. </w:t>
      </w:r>
      <w:r>
        <w:rPr>
          <w:rStyle w:val="Strong"/>
        </w:rPr>
        <w:t xml:space="preserve">COVID-19 outcome matched control analysis: mortality and severity for individuals </w:t>
      </w:r>
      <w:r>
        <w:rPr>
          <w:b/>
          <w:color w:val="202124"/>
          <w:shd w:val="clear" w:color="auto" w:fill="FFFFFF"/>
        </w:rPr>
        <w:t>with cancer history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0A1AC7" w:rsidRPr="000D57AE" w14:paraId="0227587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19A6D9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B229E96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2AAC78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0A1AC7" w:rsidRPr="000D57AE" w14:paraId="2AE852B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A7A14D7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87E51BF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11314D5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4130060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024A47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0A1AC7" w:rsidRPr="000D57AE" w14:paraId="017117E1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2DBB31C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0A1AC7" w:rsidRPr="000D57AE" w14:paraId="7263231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ADC6E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7B3DC7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A1E8D8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128B0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101E3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0A1AC7" w:rsidRPr="000D57AE" w14:paraId="68F1464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0468C7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8779F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15FA0B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CA4B8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65794B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93225D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215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ED19C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03216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25C0D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D63D01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3EF051C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3E1B69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527904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D60B0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72818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E024C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2C1127A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3A3ECD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0A1AC7" w:rsidRPr="000D57AE" w14:paraId="6203A24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EE92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69FF7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797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B0EA0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0F6E3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23BE42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761C8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31DFA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5DFDB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DBD6A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5ED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7CFCF6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EADACE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0A1AC7" w:rsidRPr="000D57AE" w14:paraId="204100B8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5350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3A477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BD4A47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B6CD0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E3CD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0394B48D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8C5603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0A1CB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9FC6B6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3B2115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50CB5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EE3FB6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ADF3BB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01F7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81C43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45076F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F0186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ECD0C4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B2FB6A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7E9BD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42CDD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3558A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97FCE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AE9F63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B5C865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997D6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6CF0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54142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96F7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64190D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825804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B783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8323A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0BCE2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EF594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7F75C07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C5FBA2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A1AC7" w:rsidRPr="000D57AE" w14:paraId="6ED8C44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655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7778E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6604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896C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05CE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F4C60F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CEFE59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47921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BB899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994F0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7980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0A1AC7" w:rsidRPr="000D57AE" w14:paraId="4343453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30FE8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A18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74CD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049F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5E3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7613407E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6C2B1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A1AC7" w:rsidRPr="000D57AE" w14:paraId="6BC1966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9E105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E6C3E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4F597D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CF95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B3EE1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4B943D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CB5155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01602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D1DFF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8A5BA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EBDE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C59F27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26D6B9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0A1AC7" w:rsidRPr="000D57AE" w14:paraId="2B0496F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777B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CD941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72BB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1410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C4FC0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3DF0F9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2165F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095F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95B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6CD64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6593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0881405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F64FE9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A1AC7" w:rsidRPr="000D57AE" w14:paraId="74A8684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F74AE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5B18E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D7DA7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AE4108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5B892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32C80F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BB5CCA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79008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1711F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119FEE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550EF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7D5C3122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54D5E866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2D41856B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61FBD2FE" w14:textId="5AE8B8AA" w:rsidR="009A5F03" w:rsidRDefault="009A5F03" w:rsidP="00A72789">
      <w:pPr>
        <w:shd w:val="clear" w:color="auto" w:fill="FFFFFF"/>
        <w:spacing w:after="120" w:line="240" w:lineRule="auto"/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 w:rsidR="00522024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4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74A86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</w:t>
      </w:r>
      <w:r w:rsidR="003D376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risk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factors</w:t>
      </w:r>
      <w:r w:rsidR="00A8450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: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4a</w:t>
      </w:r>
      <w:r w:rsidR="0011540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efore matching; 4b</w:t>
      </w:r>
      <w:r w:rsidR="001C0E1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after matching.</w:t>
      </w:r>
    </w:p>
    <w:tbl>
      <w:tblPr>
        <w:tblW w:w="10260" w:type="dxa"/>
        <w:jc w:val="center"/>
        <w:tblLayout w:type="fixed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710"/>
        <w:gridCol w:w="1080"/>
        <w:gridCol w:w="990"/>
        <w:gridCol w:w="1260"/>
        <w:gridCol w:w="1080"/>
        <w:gridCol w:w="1170"/>
        <w:gridCol w:w="900"/>
        <w:gridCol w:w="990"/>
        <w:gridCol w:w="1080"/>
      </w:tblGrid>
      <w:tr w:rsidR="00677785" w:rsidRPr="00122699" w14:paraId="34E44D91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4DA4F9D" w14:textId="502B2BED" w:rsidR="00677785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14564">
              <w:rPr>
                <w:rFonts w:ascii="Times New Roman" w:hAnsi="Times New Roman" w:cs="Times New Roman"/>
                <w:b/>
                <w:bCs/>
                <w:color w:val="000000"/>
              </w:rPr>
              <w:t>a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441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C2545CC" w14:textId="5D4F2850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 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514538)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vAlign w:val="center"/>
          </w:tcPr>
          <w:p w14:paraId="214A27C4" w14:textId="2F11F0CE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31880)</w:t>
            </w:r>
          </w:p>
        </w:tc>
      </w:tr>
      <w:tr w:rsidR="0078636B" w:rsidRPr="00122699" w14:paraId="307562E2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580727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7D6E05FA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3202FB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5990)</w:t>
            </w:r>
          </w:p>
          <w:p w14:paraId="00E83F43" w14:textId="2E610333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vAlign w:val="bottom"/>
          </w:tcPr>
          <w:p w14:paraId="68CF8F2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2BCEB1A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049)</w:t>
            </w:r>
          </w:p>
          <w:p w14:paraId="7DB2E21E" w14:textId="7561ABF2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2998B3D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0FB1BA28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5644)</w:t>
            </w:r>
          </w:p>
          <w:p w14:paraId="677F8431" w14:textId="6713A1C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632418F" w14:textId="77777777" w:rsidR="001C6CFD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1EEB588" w14:textId="12CCCF1D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631)</w:t>
            </w:r>
          </w:p>
          <w:p w14:paraId="559E6760" w14:textId="4014B9B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8F0C01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5C46D8F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498)</w:t>
            </w:r>
          </w:p>
          <w:p w14:paraId="07051F20" w14:textId="07A7EDE4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87C505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1300F7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53)</w:t>
            </w:r>
          </w:p>
          <w:p w14:paraId="759E4C12" w14:textId="146C76D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4D9470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19012E4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99)</w:t>
            </w:r>
          </w:p>
          <w:p w14:paraId="2E868E04" w14:textId="2658200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B030B50" w14:textId="6962C535" w:rsidR="00677785" w:rsidRPr="00122699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17E5B77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2)</w:t>
            </w:r>
          </w:p>
          <w:p w14:paraId="3ED5F06D" w14:textId="7FAE909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2161F8" w:rsidRPr="00122699" w14:paraId="5B079B44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754CB4A" w14:textId="273249B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78636B" w:rsidRPr="00122699" w14:paraId="7A4E4BC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DDC612F" w14:textId="12F9B75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080" w:type="dxa"/>
            <w:shd w:val="clear" w:color="auto" w:fill="FFFFFF"/>
          </w:tcPr>
          <w:p w14:paraId="23688800" w14:textId="7EEBA3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12 (9.6%)</w:t>
            </w:r>
          </w:p>
        </w:tc>
        <w:tc>
          <w:tcPr>
            <w:tcW w:w="990" w:type="dxa"/>
            <w:shd w:val="clear" w:color="auto" w:fill="FFFFFF"/>
          </w:tcPr>
          <w:p w14:paraId="7C3625D0" w14:textId="75F3188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4 (0.5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44559725" w14:textId="10618D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87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2944694" w14:textId="5D4506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7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D6450F7" w14:textId="6FB03F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51 (2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82EC38" w14:textId="486334F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 (1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5AD0E0A" w14:textId="65D9D6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B006C7A" w14:textId="0D6304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 (1.0%)</w:t>
            </w:r>
          </w:p>
        </w:tc>
      </w:tr>
      <w:tr w:rsidR="0078636B" w:rsidRPr="00122699" w14:paraId="26B33D3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BEDC41" w14:textId="39CB27E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080" w:type="dxa"/>
            <w:shd w:val="clear" w:color="auto" w:fill="FFFFFF"/>
          </w:tcPr>
          <w:p w14:paraId="4A29F9A8" w14:textId="0BE8EA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33 (16.5%)</w:t>
            </w:r>
          </w:p>
        </w:tc>
        <w:tc>
          <w:tcPr>
            <w:tcW w:w="990" w:type="dxa"/>
            <w:shd w:val="clear" w:color="auto" w:fill="FFFFFF"/>
          </w:tcPr>
          <w:p w14:paraId="475B8516" w14:textId="5FA4F85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45 (1.9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1D0D7BC7" w14:textId="55F63B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99 (3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9525284" w14:textId="7A35F02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8 (1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63467E5" w14:textId="22E0A5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60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382A325" w14:textId="7063593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9 (2.5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5B98BF2" w14:textId="2E3E34C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5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3AA406" w14:textId="33EAE66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 (2.3%)</w:t>
            </w:r>
          </w:p>
        </w:tc>
      </w:tr>
      <w:tr w:rsidR="0078636B" w:rsidRPr="00122699" w14:paraId="696026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5413CCE" w14:textId="2D86E23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080" w:type="dxa"/>
            <w:shd w:val="clear" w:color="auto" w:fill="FFFFFF"/>
          </w:tcPr>
          <w:p w14:paraId="7BAA299A" w14:textId="778B5E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252 (29.1%)</w:t>
            </w:r>
          </w:p>
        </w:tc>
        <w:tc>
          <w:tcPr>
            <w:tcW w:w="990" w:type="dxa"/>
            <w:shd w:val="clear" w:color="auto" w:fill="FFFFFF"/>
          </w:tcPr>
          <w:p w14:paraId="4A0AF613" w14:textId="3D5E506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5 (4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218F1DEE" w14:textId="156CF8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1 (6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7C03F0" w14:textId="76AC76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1 (4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2AFC4CF" w14:textId="7413B94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4 (38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C1E2300" w14:textId="44AFA7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6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B317CC2" w14:textId="78753B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2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48BFC6F" w14:textId="05406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8 (5.7%)</w:t>
            </w:r>
          </w:p>
        </w:tc>
      </w:tr>
      <w:tr w:rsidR="0078636B" w:rsidRPr="00122699" w14:paraId="3F74422B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A3D133" w14:textId="3B8107BB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75</w:t>
            </w:r>
          </w:p>
        </w:tc>
        <w:tc>
          <w:tcPr>
            <w:tcW w:w="1080" w:type="dxa"/>
            <w:shd w:val="clear" w:color="auto" w:fill="FFFFFF"/>
          </w:tcPr>
          <w:p w14:paraId="30946296" w14:textId="23A3D2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93 (45.3%)</w:t>
            </w:r>
          </w:p>
        </w:tc>
        <w:tc>
          <w:tcPr>
            <w:tcW w:w="990" w:type="dxa"/>
            <w:shd w:val="clear" w:color="auto" w:fill="FFFFFF"/>
          </w:tcPr>
          <w:p w14:paraId="4796E677" w14:textId="0D29A4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5 (4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3143222" w14:textId="721DB9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07 (8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8D40018" w14:textId="540B21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95 (1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1465F9" w14:textId="4E4427D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03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198D65B" w14:textId="2DDEF1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4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F640CD1" w14:textId="68EC41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3 (9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C4C8AC4" w14:textId="107B7EB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1 (13.8%)</w:t>
            </w:r>
          </w:p>
        </w:tc>
      </w:tr>
      <w:tr w:rsidR="002161F8" w:rsidRPr="00122699" w14:paraId="2B887BA9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4CFCBC" w14:textId="563CE09A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78636B" w:rsidRPr="00122699" w14:paraId="344C9F8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FCC130" w14:textId="6210CA5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7034F92" w14:textId="3B559C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008 (15.9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5108B79" w14:textId="55A4B18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92 (1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38F79" w14:textId="1CDCE5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4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641216" w14:textId="649061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36 (1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16BD04" w14:textId="19AC54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36 (31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5E394A" w14:textId="70368F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5 (2.3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C8A8DF" w14:textId="59A7B9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033673" w14:textId="2673CF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1 (4.8%)</w:t>
            </w:r>
          </w:p>
        </w:tc>
      </w:tr>
      <w:tr w:rsidR="0078636B" w:rsidRPr="00122699" w14:paraId="353E540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9128BA" w14:textId="42BE4E9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198EDAB" w14:textId="77536B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930 (17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2E2A53D" w14:textId="02571E6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51 (2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EA197B" w14:textId="1DBD439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041 (4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E07B7E" w14:textId="5A51C8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88 (2.7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EE7BB2" w14:textId="0A51EE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59 (41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0C3D39" w14:textId="3D045A8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8 (4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957A36" w14:textId="4C4E6DE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9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7E66E6" w14:textId="0B7755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11 (8.4%)</w:t>
            </w:r>
          </w:p>
        </w:tc>
      </w:tr>
      <w:tr w:rsidR="0078636B" w:rsidRPr="00122699" w14:paraId="21D4B92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3298B06" w14:textId="230A573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841F311" w14:textId="0EA2D5D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 (10.3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516B7BB" w14:textId="46D531C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 (1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9368A3" w14:textId="4D82F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1.8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21F7AD" w14:textId="6CB8AF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 (1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27861C" w14:textId="198A332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 (1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50A6FC" w14:textId="70CAA6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22B79C" w14:textId="6BF2DEB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6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EAC001" w14:textId="5281E8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</w:tr>
      <w:tr w:rsidR="002161F8" w:rsidRPr="00122699" w14:paraId="1E27B3BB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FF1110B" w14:textId="3F3781A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78636B" w:rsidRPr="00122699" w14:paraId="0788414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7426D383" w14:textId="0FA62DA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080" w:type="dxa"/>
            <w:shd w:val="clear" w:color="auto" w:fill="FFFFFF"/>
          </w:tcPr>
          <w:p w14:paraId="2CD2C93B" w14:textId="2494A81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06 (20.8%)</w:t>
            </w:r>
          </w:p>
        </w:tc>
        <w:tc>
          <w:tcPr>
            <w:tcW w:w="990" w:type="dxa"/>
            <w:shd w:val="clear" w:color="auto" w:fill="FFFFFF"/>
          </w:tcPr>
          <w:p w14:paraId="2D7E9468" w14:textId="0AC2B30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20 (2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6C10278E" w14:textId="3EEF87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00 (3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CA6141" w14:textId="0E1B8B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4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01DF64" w14:textId="0DFF534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3 (40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7E3E4EF" w14:textId="3E7829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3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D263FD" w14:textId="53CF71F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E52BF78" w14:textId="462D06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6%)</w:t>
            </w:r>
          </w:p>
        </w:tc>
      </w:tr>
      <w:tr w:rsidR="0078636B" w:rsidRPr="00122699" w14:paraId="1534B4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113CFCBD" w14:textId="03469A2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Black</w:t>
            </w:r>
          </w:p>
        </w:tc>
        <w:tc>
          <w:tcPr>
            <w:tcW w:w="1080" w:type="dxa"/>
            <w:shd w:val="clear" w:color="auto" w:fill="FFFFFF"/>
          </w:tcPr>
          <w:p w14:paraId="50C25002" w14:textId="5038BF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02 (25.9%)</w:t>
            </w:r>
          </w:p>
        </w:tc>
        <w:tc>
          <w:tcPr>
            <w:tcW w:w="990" w:type="dxa"/>
            <w:shd w:val="clear" w:color="auto" w:fill="FFFFFF"/>
          </w:tcPr>
          <w:p w14:paraId="49844E78" w14:textId="409C03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2 (2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73C32117" w14:textId="1CBDC97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8 (5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FD964D8" w14:textId="1D62294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38 (2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1FE851D" w14:textId="11B225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2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4590C9" w14:textId="41C10D0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5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23D0548D" w14:textId="6D525F9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485D6C" w14:textId="7615CF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 (7.5%)</w:t>
            </w:r>
          </w:p>
        </w:tc>
      </w:tr>
      <w:tr w:rsidR="0078636B" w:rsidRPr="00122699" w14:paraId="1E01C0D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1FF6788" w14:textId="5F65F8D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White</w:t>
            </w:r>
          </w:p>
        </w:tc>
        <w:tc>
          <w:tcPr>
            <w:tcW w:w="1080" w:type="dxa"/>
            <w:shd w:val="clear" w:color="auto" w:fill="FFFFFF"/>
          </w:tcPr>
          <w:p w14:paraId="114DFDD4" w14:textId="0EF4F7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908 (15.3%)</w:t>
            </w:r>
          </w:p>
        </w:tc>
        <w:tc>
          <w:tcPr>
            <w:tcW w:w="990" w:type="dxa"/>
            <w:shd w:val="clear" w:color="auto" w:fill="FFFFFF"/>
          </w:tcPr>
          <w:p w14:paraId="780F6B87" w14:textId="6C7095D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77 (1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29D1F1F" w14:textId="36FE403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92 (2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0BF8C27" w14:textId="2B5581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05 (2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F708E3C" w14:textId="2221EF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22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C0D6B04" w14:textId="5B10515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5 (2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9CF3C69" w14:textId="36130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E4D7EAF" w14:textId="5C0351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91 (6.5%)</w:t>
            </w:r>
          </w:p>
        </w:tc>
      </w:tr>
      <w:tr w:rsidR="0078636B" w:rsidRPr="00122699" w14:paraId="12A31E7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44FB399" w14:textId="12CD697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080" w:type="dxa"/>
            <w:shd w:val="clear" w:color="auto" w:fill="FFFFFF"/>
          </w:tcPr>
          <w:p w14:paraId="327C8335" w14:textId="73CE7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74 (13.4%)</w:t>
            </w:r>
          </w:p>
        </w:tc>
        <w:tc>
          <w:tcPr>
            <w:tcW w:w="990" w:type="dxa"/>
            <w:shd w:val="clear" w:color="auto" w:fill="FFFFFF"/>
          </w:tcPr>
          <w:p w14:paraId="6DC25AD3" w14:textId="5EF241C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80 (1.6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542330EF" w14:textId="4BBB81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54 (2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5192A65" w14:textId="2B9310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4 (1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7C6246" w14:textId="1488F31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1 (33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BD2DB63" w14:textId="68D8B5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375B81" w14:textId="737471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6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DBE2520" w14:textId="5DBA25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6.2%)</w:t>
            </w:r>
          </w:p>
        </w:tc>
      </w:tr>
      <w:tr w:rsidR="002161F8" w:rsidRPr="00122699" w14:paraId="73D42C41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56E4EDD" w14:textId="61D0FD6D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78636B" w:rsidRPr="00122699" w14:paraId="5B43B26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2ADC1" w14:textId="1752E1C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8A787D2" w14:textId="3E4AFE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32 (5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E124752" w14:textId="464197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6 (0.3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47124B" w14:textId="743E49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51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95AAAE" w14:textId="55DA879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C18A1C" w14:textId="128AD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5 (18.5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DC3728" w14:textId="657418D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 (0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3CAAFC" w14:textId="6011DD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785AE4" w14:textId="5FA20C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4 (2.3%)</w:t>
            </w:r>
          </w:p>
        </w:tc>
      </w:tr>
      <w:tr w:rsidR="0078636B" w:rsidRPr="00122699" w14:paraId="50B5817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1FB72A" w14:textId="7DA260A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A2B4946" w14:textId="1ECC8EC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609 (13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09A6BFA6" w14:textId="56577FE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9 (0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130624" w14:textId="36C254D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93 (1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DF6DD1" w14:textId="3436DB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3 (1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84C37E" w14:textId="62E5AD7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0 (24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4C8712" w14:textId="3B00B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6B6A0" w14:textId="54632A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2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8DFFA" w14:textId="6ED6B59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 (3.7%)</w:t>
            </w:r>
          </w:p>
        </w:tc>
      </w:tr>
      <w:tr w:rsidR="0078636B" w:rsidRPr="00122699" w14:paraId="5DF54064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339D32" w14:textId="33C1350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321419B" w14:textId="6C79A9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63 (22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DDEC2E7" w14:textId="3F435B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3 (1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E811D4" w14:textId="7CBF09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2 (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00B9CB" w14:textId="661FD75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70 (2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4A165" w14:textId="74BE97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4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109B40" w14:textId="1644F1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2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20ADF4" w14:textId="673FAFF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 (5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BE6352" w14:textId="3BDF9BB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4 (5.1%)</w:t>
            </w:r>
          </w:p>
        </w:tc>
      </w:tr>
      <w:tr w:rsidR="0078636B" w:rsidRPr="00122699" w14:paraId="5A882B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B4230F" w14:textId="7A4B6DBE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FBA2551" w14:textId="28D1D08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02 (35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3366845" w14:textId="7BA392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1 (4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4B02B9" w14:textId="6D258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56 (7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43D04" w14:textId="5AD315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1 (5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9572B5" w14:textId="30F298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79 (43.6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5E62B2" w14:textId="2A7206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 (4.6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FD1171" w14:textId="575263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930088" w14:textId="41D168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6 (7.9%)</w:t>
            </w:r>
          </w:p>
        </w:tc>
      </w:tr>
      <w:tr w:rsidR="0078636B" w:rsidRPr="00122699" w14:paraId="47B9D1BA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EBAD5D" w14:textId="3391CA19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7AE25CC" w14:textId="075D17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984 (56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2EECE172" w14:textId="08CD135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10 (8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91A030" w14:textId="3581E11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22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BB401A" w14:textId="74940D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9 (1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73084" w14:textId="1035A2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0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2CF03A" w14:textId="7D4832E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1 (7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08A45C" w14:textId="316F240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43 (1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96153D" w14:textId="5C11E0F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8 (13.3%)</w:t>
            </w:r>
          </w:p>
        </w:tc>
      </w:tr>
      <w:tr w:rsidR="002161F8" w:rsidRPr="00122699" w14:paraId="45DD9DFC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792CC710" w14:textId="2AF6BC52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78636B" w:rsidRPr="00122699" w14:paraId="4937D5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202990C" w14:textId="7F9CDAC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auto"/>
          </w:tcPr>
          <w:p w14:paraId="4EC10F71" w14:textId="5BD056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96 (4.4%)</w:t>
            </w:r>
          </w:p>
        </w:tc>
        <w:tc>
          <w:tcPr>
            <w:tcW w:w="990" w:type="dxa"/>
            <w:shd w:val="clear" w:color="auto" w:fill="auto"/>
          </w:tcPr>
          <w:p w14:paraId="5F7A3AD7" w14:textId="3ED7CB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2 (0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6F302D4F" w14:textId="4BF061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4 (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26471C6C" w14:textId="103E81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3 (0.6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111A244B" w14:textId="49086B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44 (20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32EF088B" w14:textId="7AE16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1.7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17279849" w14:textId="0149D33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 (3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6509EF8D" w14:textId="574FB28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7%)</w:t>
            </w:r>
          </w:p>
        </w:tc>
      </w:tr>
      <w:tr w:rsidR="0078636B" w:rsidRPr="00122699" w14:paraId="7F527F5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7E08808C" w14:textId="70EC4F4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auto"/>
          </w:tcPr>
          <w:p w14:paraId="3BA2FA88" w14:textId="3209AB0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259 (12.4%)</w:t>
            </w:r>
          </w:p>
        </w:tc>
        <w:tc>
          <w:tcPr>
            <w:tcW w:w="990" w:type="dxa"/>
            <w:shd w:val="clear" w:color="auto" w:fill="auto"/>
          </w:tcPr>
          <w:p w14:paraId="76720659" w14:textId="606FCA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79 (0.8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0F6A8776" w14:textId="4DD698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85 (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4DB688D" w14:textId="20AED92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69 (1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7046A2EA" w14:textId="0039DC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4 (27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60E4E5F7" w14:textId="7D7A3D2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 (1.9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4857116B" w14:textId="62A1ABD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1 (4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F4403CC" w14:textId="3DF429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8 (4.7%)</w:t>
            </w:r>
          </w:p>
        </w:tc>
      </w:tr>
      <w:tr w:rsidR="0078636B" w:rsidRPr="00122699" w14:paraId="4D9E8DAD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1AEC7C29" w14:textId="0819D0B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auto"/>
          </w:tcPr>
          <w:p w14:paraId="03A56E4F" w14:textId="2A6C717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369 (23.6%)</w:t>
            </w:r>
          </w:p>
        </w:tc>
        <w:tc>
          <w:tcPr>
            <w:tcW w:w="990" w:type="dxa"/>
            <w:shd w:val="clear" w:color="auto" w:fill="auto"/>
          </w:tcPr>
          <w:p w14:paraId="7C8578AE" w14:textId="0A5FCA4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01 (2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7739CF4" w14:textId="557B22E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06 (4.7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9590C4B" w14:textId="619EFB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3 (3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08394FF3" w14:textId="3DBB5D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78 (34.6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19BCC152" w14:textId="2267C88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 (3.1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7951286C" w14:textId="229501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79 (6.3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3988BBEF" w14:textId="4941789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3 (6.2%)</w:t>
            </w:r>
          </w:p>
        </w:tc>
      </w:tr>
      <w:tr w:rsidR="0078636B" w:rsidRPr="00122699" w14:paraId="52F6CE0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56ADF51F" w14:textId="618EDF6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auto"/>
          </w:tcPr>
          <w:p w14:paraId="245C8D73" w14:textId="4680C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52 (33.8%)</w:t>
            </w:r>
          </w:p>
        </w:tc>
        <w:tc>
          <w:tcPr>
            <w:tcW w:w="990" w:type="dxa"/>
            <w:shd w:val="clear" w:color="auto" w:fill="auto"/>
          </w:tcPr>
          <w:p w14:paraId="0DAB3E5C" w14:textId="271363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37 (3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7D841121" w14:textId="6DB0DC6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3 (6.9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E922AA7" w14:textId="140DB2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34 (5.0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587B38AF" w14:textId="79B7F75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27 (43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0A3A809F" w14:textId="77C6C4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0 (4.5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01650E96" w14:textId="78731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5 (8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CED3429" w14:textId="4DD5CD7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1 (8.4%)</w:t>
            </w:r>
          </w:p>
        </w:tc>
      </w:tr>
      <w:tr w:rsidR="0078636B" w:rsidRPr="00122699" w14:paraId="3BA3212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14BC72A" w14:textId="010FBF95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auto"/>
          </w:tcPr>
          <w:p w14:paraId="6453BE84" w14:textId="046A6C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14 (47.0%)</w:t>
            </w:r>
          </w:p>
        </w:tc>
        <w:tc>
          <w:tcPr>
            <w:tcW w:w="990" w:type="dxa"/>
            <w:shd w:val="clear" w:color="auto" w:fill="auto"/>
          </w:tcPr>
          <w:p w14:paraId="7BC0C5E9" w14:textId="5F9417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5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D75746E" w14:textId="4545E2D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1516 (1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E00724F" w14:textId="16C6F9F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2 (6.9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422E0C14" w14:textId="176C6EF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5 (57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7B922AC3" w14:textId="60CBFA3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 (6.2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317F7054" w14:textId="5C9E18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 (1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105192A" w14:textId="3E1BA0D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 (10.1%)</w:t>
            </w:r>
          </w:p>
        </w:tc>
      </w:tr>
    </w:tbl>
    <w:p w14:paraId="0C716C17" w14:textId="2116F360" w:rsidR="006D6DF8" w:rsidRPr="000F3E29" w:rsidRDefault="006D6DF8" w:rsidP="000F3E29">
      <w:pPr>
        <w:spacing w:line="240" w:lineRule="auto"/>
        <w:rPr>
          <w:rFonts w:ascii="Arial Narrow" w:hAnsi="Arial Narrow" w:cs="Times New Roman"/>
          <w:color w:val="202124"/>
          <w:sz w:val="16"/>
          <w:szCs w:val="16"/>
          <w:shd w:val="clear" w:color="auto" w:fill="FFFFFF"/>
        </w:rPr>
      </w:pPr>
    </w:p>
    <w:tbl>
      <w:tblPr>
        <w:tblW w:w="9900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30"/>
        <w:gridCol w:w="1170"/>
        <w:gridCol w:w="900"/>
        <w:gridCol w:w="990"/>
        <w:gridCol w:w="1080"/>
        <w:gridCol w:w="1170"/>
        <w:gridCol w:w="900"/>
        <w:gridCol w:w="1080"/>
        <w:gridCol w:w="1080"/>
      </w:tblGrid>
      <w:tr w:rsidR="006D6DF8" w:rsidRPr="00DF658C" w14:paraId="1FF06E69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4C6593" w14:textId="12F7498A" w:rsidR="006D6DF8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</w:t>
            </w:r>
            <w:r w:rsidR="00C4411D">
              <w:rPr>
                <w:rFonts w:ascii="Times New Roman" w:hAnsi="Times New Roman" w:cs="Times New Roman"/>
                <w:b/>
                <w:bCs/>
                <w:color w:val="000000"/>
              </w:rPr>
              <w:t>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CB34CA5" w14:textId="688B135A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No 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n=31219)</w:t>
            </w:r>
          </w:p>
        </w:tc>
        <w:tc>
          <w:tcPr>
            <w:tcW w:w="423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99D0E9" w14:textId="069A719F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>n=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31219)</w:t>
            </w:r>
          </w:p>
        </w:tc>
      </w:tr>
      <w:tr w:rsidR="00B71771" w:rsidRPr="00DF658C" w14:paraId="55BE1293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5C87D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7958C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051A5F4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9782)</w:t>
            </w:r>
          </w:p>
          <w:p w14:paraId="1F38282E" w14:textId="3E5638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86A419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4CE4A6F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)</w:t>
            </w:r>
          </w:p>
          <w:p w14:paraId="2F63A96E" w14:textId="1EA59526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D67BDC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7E7BC5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29)</w:t>
            </w:r>
          </w:p>
          <w:p w14:paraId="2FE916F9" w14:textId="06BE9A7C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C231C76" w14:textId="284AF69A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DE473C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935)</w:t>
            </w:r>
          </w:p>
          <w:p w14:paraId="0A0791B8" w14:textId="1D2C1A09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F6DF1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62E9EA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4)</w:t>
            </w:r>
          </w:p>
          <w:p w14:paraId="17E2E50D" w14:textId="50B0310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79DC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06BC7DF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30)</w:t>
            </w:r>
          </w:p>
          <w:p w14:paraId="3C0AC826" w14:textId="2E37CB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AD1F4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3DCAB43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7)</w:t>
            </w:r>
          </w:p>
          <w:p w14:paraId="009535CB" w14:textId="7966A847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73D6829" w14:textId="1DF5388C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76081BF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15)</w:t>
            </w:r>
          </w:p>
          <w:p w14:paraId="09D1EEAD" w14:textId="52951BF2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CA2887" w:rsidRPr="00DF658C" w14:paraId="301B867F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2285397" w14:textId="070ED679" w:rsidR="00CA2887" w:rsidRPr="00DF658C" w:rsidRDefault="00CA2887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B71771" w:rsidRPr="00DF658C" w14:paraId="7C555D9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2B038A48" w14:textId="2522D19F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1DCC5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9 (13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D8ABA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 (0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E208C1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 (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1AA7F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F3FA9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2 (23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EE02BE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01CC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 (3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51908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 (1.0%)</w:t>
            </w:r>
          </w:p>
        </w:tc>
      </w:tr>
      <w:tr w:rsidR="00B71771" w:rsidRPr="00DF658C" w14:paraId="5C18A7A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71F539E8" w14:textId="4DE5A25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7BB6C7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3 (20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C32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6 (2.4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6262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9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55B61A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2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DBD4EE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78 (26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289DA9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 (2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D940D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4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3C874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2.3%)</w:t>
            </w:r>
          </w:p>
        </w:tc>
      </w:tr>
      <w:tr w:rsidR="00B71771" w:rsidRPr="00DF658C" w14:paraId="0B11892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E4B3D2" w14:textId="131FA5B9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D34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96 (33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D99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 (5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228123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 (8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6501E5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2 (5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AA9300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28 (37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7A4320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1209DF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4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5A1C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2 (5.7%)</w:t>
            </w:r>
          </w:p>
        </w:tc>
      </w:tr>
      <w:tr w:rsidR="00B71771" w:rsidRPr="00DF658C" w14:paraId="3161FD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AC83CBE" w14:textId="136FDD39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ECF24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94 (48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5BA90CE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1 (4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F60E5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5 (9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35A6C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72 (14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EF2501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16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0F7DEC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02AFA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0 (9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DB914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8 (13.8%)</w:t>
            </w:r>
          </w:p>
        </w:tc>
      </w:tr>
      <w:tr w:rsidR="00DF658C" w:rsidRPr="00DF658C" w14:paraId="1E3B1D11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2E340F49" w14:textId="4D87A0CA" w:rsidR="00DF658C" w:rsidRPr="00A77A83" w:rsidRDefault="00DF658C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77A8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B71771" w:rsidRPr="00DF658C" w14:paraId="37FBC74B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D6DBD5" w14:textId="6E80B93E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BC5F3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64 (27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9E47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6D2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7 (5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A0AE8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4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5343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10 (3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5A57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ED824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ACF9E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6 (4.9%)</w:t>
            </w:r>
          </w:p>
        </w:tc>
      </w:tr>
      <w:tr w:rsidR="00B71771" w:rsidRPr="00DF658C" w14:paraId="28E6059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1960D0" w14:textId="102466A2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A3D9D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18 (36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9C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8 (4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5E02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2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95EF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5 (8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D79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34 (41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CB9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7 (4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42676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852B9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9 (8.4%)</w:t>
            </w:r>
          </w:p>
        </w:tc>
      </w:tr>
      <w:tr w:rsidR="00CA2887" w:rsidRPr="00DF658C" w14:paraId="273269AD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62366FA" w14:textId="015FB690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B71771" w:rsidRPr="00DF658C" w14:paraId="34410F1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540CD80E" w14:textId="3CFCE74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BC9727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4 (34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3A2A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48540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 (7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7181E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 (4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35EE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40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BC863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1AFD91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2272EF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7%)</w:t>
            </w:r>
          </w:p>
        </w:tc>
      </w:tr>
      <w:tr w:rsidR="00B71771" w:rsidRPr="00DF658C" w14:paraId="725E92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EECFE5D" w14:textId="069FE69B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ack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E6FC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85 (44.6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7DBF4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5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F1F1EF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0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7F2E6D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6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C8E46B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3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93B529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DD282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7 (11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65B29C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 (7.4%)</w:t>
            </w:r>
          </w:p>
        </w:tc>
      </w:tr>
      <w:tr w:rsidR="00B71771" w:rsidRPr="00DF658C" w14:paraId="16BF13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12C1470" w14:textId="6C10377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te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318E08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94 (29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6AA5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0 (3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24B20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14 (5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72F3B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2 (6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9F7FEB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65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9F297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6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BA5D5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8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9AFB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6 (6.5%)</w:t>
            </w:r>
          </w:p>
        </w:tc>
      </w:tr>
      <w:tr w:rsidR="00B71771" w:rsidRPr="00DF658C" w14:paraId="1A08FC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B6695FB" w14:textId="3778453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948C1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2CFE4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 (4.7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C7A92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 (5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565137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0 (5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A928E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57 (3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19404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6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68664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9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CD2476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6 (6.1%)</w:t>
            </w:r>
          </w:p>
        </w:tc>
      </w:tr>
      <w:tr w:rsidR="00CA2887" w:rsidRPr="00DF658C" w14:paraId="27A7580B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5435F8" w14:textId="0787FAE4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B71771" w:rsidRPr="00DF658C" w14:paraId="39BB166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E95584" w14:textId="3B4EA67D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8299A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4 (1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4D2FF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3645E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 (1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24EF6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9 (2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015A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10 (18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0BD5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D2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 (2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2E929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1 (2.2%)</w:t>
            </w:r>
          </w:p>
        </w:tc>
      </w:tr>
      <w:tr w:rsidR="00B71771" w:rsidRPr="00DF658C" w14:paraId="72E7EAC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856CC" w14:textId="0DE593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B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07 (19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003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 (1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28EB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0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69DA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3FC8A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36 (24.2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48CD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55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5584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 (3.7%)</w:t>
            </w:r>
          </w:p>
        </w:tc>
      </w:tr>
      <w:tr w:rsidR="00B71771" w:rsidRPr="00DF658C" w14:paraId="63F6F235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27292A" w14:textId="57170C33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630B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71 (28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66F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0091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1 (5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9DA8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1 (5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B21E3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35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3E6A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2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78EF1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5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790D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5.0%)</w:t>
            </w:r>
          </w:p>
        </w:tc>
      </w:tr>
      <w:tr w:rsidR="00B71771" w:rsidRPr="00DF658C" w14:paraId="27505E1A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B6BB77" w14:textId="29B8D4B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42806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4 (39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449D6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 (4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15826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7 (8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251A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4 (7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C3734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45 (43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F2A04B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8 (4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03DAD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6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EF4C5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2 (8.0%)</w:t>
            </w:r>
          </w:p>
        </w:tc>
      </w:tr>
      <w:tr w:rsidR="00B71771" w:rsidRPr="00DF658C" w14:paraId="25A8EE1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6E3C9" w14:textId="4FAA060B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1CD75C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6 (5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C32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8 (8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9579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4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750AE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3 (13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30B27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18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3B31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2 (7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E9FD5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3 (14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A9C9A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3 (13.4%)</w:t>
            </w:r>
          </w:p>
        </w:tc>
      </w:tr>
      <w:tr w:rsidR="00CA2887" w:rsidRPr="00DF658C" w14:paraId="49FD850E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3009FC2" w14:textId="105DDCB6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B71771" w:rsidRPr="00DF658C" w14:paraId="4ABFFC6B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E6510B" w14:textId="2DED17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7BFCD2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9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42DB61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 (0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8B087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 (1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73D8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 (2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E4AE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 (19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72D1B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 (1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1E387E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0 (3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0E0CA5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8%)</w:t>
            </w:r>
          </w:p>
        </w:tc>
      </w:tr>
      <w:tr w:rsidR="00B71771" w:rsidRPr="00DF658C" w14:paraId="4D065CA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42437C46" w14:textId="1CFD0AC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20361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8 (20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6CD823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1 (2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50893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3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50120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5 (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73921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06 (27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5B490A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1 (1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1E870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D2FC78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2 (4.7%)</w:t>
            </w:r>
          </w:p>
        </w:tc>
      </w:tr>
      <w:tr w:rsidR="00B71771" w:rsidRPr="00DF658C" w14:paraId="62E8F16C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081D9857" w14:textId="0719744C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269E6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8 (31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3AA324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8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5857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7 (7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F1E54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5 (6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98E28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90 (34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DB70D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3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28BFF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5 (6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FDA407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2 (6.2%)</w:t>
            </w:r>
          </w:p>
        </w:tc>
      </w:tr>
      <w:tr w:rsidR="00B71771" w:rsidRPr="00DF658C" w14:paraId="65458C9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82994C" w14:textId="66BED58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63FC30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00 (40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729321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2737AB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36A61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28E15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9 (43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FDE66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6 (4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1B458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7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B4731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9 (8.4%)</w:t>
            </w:r>
          </w:p>
        </w:tc>
      </w:tr>
      <w:tr w:rsidR="00B71771" w:rsidRPr="00DF658C" w14:paraId="2B1CEDA3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2FAC43" w14:textId="0F9C08CF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7F068A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65 (52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EB67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 (5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DF8C4A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4 (12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9C738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9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C0A26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5 (56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7E03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6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62885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7 (12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41600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1 (10.1%)</w:t>
            </w:r>
          </w:p>
        </w:tc>
      </w:tr>
    </w:tbl>
    <w:p w14:paraId="40EB0E52" w14:textId="77777777" w:rsidR="0096589F" w:rsidRDefault="0096589F" w:rsidP="008863DF">
      <w:pPr>
        <w:spacing w:line="240" w:lineRule="auto"/>
        <w:rPr>
          <w:rStyle w:val="Strong"/>
        </w:rPr>
      </w:pPr>
    </w:p>
    <w:p w14:paraId="335EA558" w14:textId="08736F47" w:rsidR="00624A44" w:rsidRPr="0065257A" w:rsidRDefault="0065257A" w:rsidP="0065257A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5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 </w:t>
      </w:r>
      <w:r w:rsidR="0091355D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cancer and treatment characteristic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154"/>
        <w:gridCol w:w="1836"/>
        <w:gridCol w:w="1421"/>
        <w:gridCol w:w="1120"/>
        <w:gridCol w:w="1120"/>
        <w:gridCol w:w="1120"/>
      </w:tblGrid>
      <w:tr w:rsidR="00060247" w:rsidRPr="00D365D9" w14:paraId="34D4DDA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8361B7" w14:textId="637D3076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14:paraId="4448957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  <w:p w14:paraId="2F9A532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  <w:p w14:paraId="4E754BC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column percent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E9AD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Hospitalization</w:t>
            </w:r>
          </w:p>
          <w:p w14:paraId="13A919F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1498)</w:t>
            </w:r>
          </w:p>
          <w:p w14:paraId="5954FF4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CD220A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Ventilation</w:t>
            </w:r>
          </w:p>
          <w:p w14:paraId="143AB8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053)</w:t>
            </w:r>
          </w:p>
          <w:p w14:paraId="2BC5C61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4C6E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CU</w:t>
            </w:r>
          </w:p>
          <w:p w14:paraId="584220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99)</w:t>
            </w:r>
          </w:p>
          <w:p w14:paraId="7BF722F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305D8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ortality</w:t>
            </w:r>
          </w:p>
          <w:p w14:paraId="223ED8C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52)</w:t>
            </w:r>
          </w:p>
          <w:p w14:paraId="600EDA2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</w:tr>
      <w:tr w:rsidR="00060247" w:rsidRPr="00D365D9" w14:paraId="33804823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6548C37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60247" w:rsidRPr="00D365D9" w14:paraId="47F5DA20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B5C234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</w:t>
            </w:r>
          </w:p>
        </w:tc>
        <w:tc>
          <w:tcPr>
            <w:tcW w:w="0" w:type="auto"/>
            <w:shd w:val="clear" w:color="auto" w:fill="auto"/>
          </w:tcPr>
          <w:p w14:paraId="78C16BD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195 (8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F5257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41 (34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4E4EF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7 (3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DBAF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9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80CA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42 (6.0%)</w:t>
            </w:r>
          </w:p>
        </w:tc>
      </w:tr>
      <w:tr w:rsidR="00060247" w:rsidRPr="00D365D9" w14:paraId="5519ADD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DBDDCD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</w:t>
            </w:r>
          </w:p>
        </w:tc>
        <w:tc>
          <w:tcPr>
            <w:tcW w:w="0" w:type="auto"/>
            <w:shd w:val="clear" w:color="auto" w:fill="auto"/>
          </w:tcPr>
          <w:p w14:paraId="37CEB89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82 (13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08C5C7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44 (44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3C2F78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1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99EAA6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3 (8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6FCA3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8 (8.9%)</w:t>
            </w:r>
          </w:p>
        </w:tc>
      </w:tr>
      <w:tr w:rsidR="00060247" w:rsidRPr="00D365D9" w14:paraId="2B890E6E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52F9FA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</w:t>
            </w:r>
          </w:p>
        </w:tc>
        <w:tc>
          <w:tcPr>
            <w:tcW w:w="0" w:type="auto"/>
            <w:shd w:val="clear" w:color="auto" w:fill="auto"/>
          </w:tcPr>
          <w:p w14:paraId="1F0D5FA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3 (1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1B5F2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3 (37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81E8B6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6D6AA4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 (8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44F91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 (7.3%)</w:t>
            </w:r>
          </w:p>
        </w:tc>
      </w:tr>
      <w:tr w:rsidR="00060247" w:rsidRPr="00D365D9" w14:paraId="1E32B6DB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3FB63D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60247" w:rsidRPr="00D365D9" w14:paraId="08EC61E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9DB16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EAC491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84 (90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27D9EF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31 (33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799B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6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08EE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8 (6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D6AE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0 (6.1%)</w:t>
            </w:r>
          </w:p>
        </w:tc>
      </w:tr>
      <w:tr w:rsidR="00060247" w:rsidRPr="00D365D9" w14:paraId="1025980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75C51E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418120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96 (9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794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67 (59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2C045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7 (5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AE6B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1 (1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5619B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2 (9.4%)</w:t>
            </w:r>
          </w:p>
        </w:tc>
      </w:tr>
      <w:tr w:rsidR="00060247" w:rsidRPr="00D365D9" w14:paraId="3E8DD5B2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0D4581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</w:t>
            </w:r>
          </w:p>
        </w:tc>
      </w:tr>
      <w:tr w:rsidR="00060247" w:rsidRPr="00D365D9" w14:paraId="600F94DF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24BD87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12BB4B8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483 (98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64D6A2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57 (35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2ED905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8 (3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EC81CD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58 (6.5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E077B3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91 (6.3%)</w:t>
            </w:r>
          </w:p>
        </w:tc>
      </w:tr>
      <w:tr w:rsidR="00060247" w:rsidRPr="00D365D9" w14:paraId="27E4DD2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0CF1450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334B311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7 (1.2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6A6BB4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1 (60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56CA6E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4AF62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10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AD13B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1 (15.4%)</w:t>
            </w:r>
          </w:p>
        </w:tc>
      </w:tr>
      <w:tr w:rsidR="00060247" w:rsidRPr="00D365D9" w14:paraId="79069C97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20586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 at cancer diagnosis</w:t>
            </w:r>
          </w:p>
        </w:tc>
      </w:tr>
      <w:tr w:rsidR="00060247" w:rsidRPr="00D365D9" w14:paraId="74BDFF25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24BD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C150C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 (0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8462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27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BADB8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851B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B72F8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.0%)</w:t>
            </w:r>
          </w:p>
        </w:tc>
      </w:tr>
      <w:tr w:rsidR="00060247" w:rsidRPr="00D365D9" w14:paraId="3F882E5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F21206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CAA3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33 (6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76DB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7 (21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BEC94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 (0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3BB7A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 (2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0150D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8%)</w:t>
            </w:r>
          </w:p>
        </w:tc>
      </w:tr>
      <w:tr w:rsidR="00060247" w:rsidRPr="00D365D9" w14:paraId="43D54DD1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668357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5C982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103 (31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62BA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64 (24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14DF0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3 (2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BC44E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8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ACA22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0 (1.8%)</w:t>
            </w:r>
          </w:p>
        </w:tc>
      </w:tr>
      <w:tr w:rsidR="00060247" w:rsidRPr="00D365D9" w14:paraId="46D6A17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725B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80FA33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696 (49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F47F5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29 (4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626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4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AF1E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78 (8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3254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8 (7.2%)</w:t>
            </w:r>
          </w:p>
        </w:tc>
      </w:tr>
      <w:tr w:rsidR="00060247" w:rsidRPr="00D365D9" w14:paraId="015E8B1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2FD555B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BC058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99 (12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215A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37 (57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A3C7A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8 (4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3013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2 (8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870FB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8 (18.7%)</w:t>
            </w:r>
          </w:p>
        </w:tc>
      </w:tr>
      <w:tr w:rsidR="00060247" w:rsidRPr="00D365D9" w14:paraId="0CA7465A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230B898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60247" w:rsidRPr="00D365D9" w14:paraId="6B8A7B5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842AEE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013D42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799 (80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636ABF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12 (37.6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A70B7C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0 (3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14737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7 (6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19597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0 (6.7%)</w:t>
            </w:r>
          </w:p>
        </w:tc>
      </w:tr>
      <w:tr w:rsidR="00060247" w:rsidRPr="00D365D9" w14:paraId="77125E2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AAB2A53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53838B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81 (19.1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87BE27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86 (29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43AD069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 (2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E3A53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B4592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</w:tr>
    </w:tbl>
    <w:p w14:paraId="1148A2D3" w14:textId="659392DA" w:rsidR="00B2526B" w:rsidRPr="00590140" w:rsidRDefault="00590140" w:rsidP="00590140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Table </w:t>
      </w:r>
      <w:r w:rsidR="004D6A9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6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Results of l</w:t>
      </w:r>
      <w:r w:rsidR="00223859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ogistic regression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nalysis indicate odds ratio of exposure variable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A75037" w:rsidRPr="000D57AE" w14:paraId="7AC6548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8ECBC8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0A67E1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34009D6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A75037" w:rsidRPr="000D57AE" w14:paraId="1C8C0EF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5A657C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9831E53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2F419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F476B4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7AB55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A75037" w:rsidRPr="000D57AE" w14:paraId="4E0F04E7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442803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A75037" w:rsidRPr="000D57AE" w14:paraId="0243D4A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3C022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62BBC7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6EA8F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90130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53661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A75037" w:rsidRPr="000D57AE" w14:paraId="635E7E6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411C5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EA5A5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9835F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65BEC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9CF48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5492D6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23B2D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91E8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823E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4CDE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77B03A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EBE52C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5FF10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DA7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0867C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823BF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44856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6035C90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7A630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A75037" w:rsidRPr="000D57AE" w14:paraId="2AD31CC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6CED7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FDE369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DFE75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BBA5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C2CA2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96006F9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04D9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1665E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50C6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CCEA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04A31A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3774A36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3F84B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A75037" w:rsidRPr="000D57AE" w14:paraId="4F165D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AD413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ACC2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AB1CA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E76D25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710D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710BF11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818ECC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40FC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2331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040691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C25B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AE75BB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7ECF4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E3E5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DF13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0899C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091D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C67DB49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B746E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75B8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2EEA3C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0D03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65C424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7419A47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4678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1437A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A7CF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CE10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6447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44B34E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6C85F8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04705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5788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946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84234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20801C24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438C23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A75037" w:rsidRPr="000D57AE" w14:paraId="23D092D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C4483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13A6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77B1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39BC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F50BC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68C65CB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D8CD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309B9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CE1CB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30740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E0A27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A75037" w:rsidRPr="000D57AE" w14:paraId="3621686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E0D2F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09534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CD6C1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B894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1F62E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01CFE74D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AAFB5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A75037" w:rsidRPr="000D57AE" w14:paraId="434D1E97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E91A2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9C8E2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064C0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A07F6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44E68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7E7F8019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7316F1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A75037" w:rsidRPr="000D57AE" w14:paraId="47E5DB9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228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B8CC9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88D436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E8C2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3523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450E22B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56950E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A75037" w:rsidRPr="000D57AE" w14:paraId="001024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014C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2F23B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EE125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542D47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DDEE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</w:tbl>
    <w:p w14:paraId="35677E34" w14:textId="77777777" w:rsidR="001C0B03" w:rsidRDefault="001C0B0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p w14:paraId="26A9E83E" w14:textId="1816953A" w:rsidR="009A01A8" w:rsidRDefault="003D720F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0E5315">
        <w:rPr>
          <w:rStyle w:val="Strong"/>
          <w:color w:val="212121"/>
        </w:rPr>
        <w:lastRenderedPageBreak/>
        <w:t>A</w:t>
      </w:r>
      <w:r w:rsidR="009A01A8">
        <w:rPr>
          <w:rStyle w:val="Strong"/>
          <w:color w:val="212121"/>
        </w:rPr>
        <w:t>PPENDIX</w:t>
      </w:r>
    </w:p>
    <w:tbl>
      <w:tblPr>
        <w:tblW w:w="9630" w:type="dxa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2610"/>
        <w:gridCol w:w="2166"/>
        <w:gridCol w:w="1498"/>
        <w:gridCol w:w="1736"/>
        <w:gridCol w:w="1620"/>
      </w:tblGrid>
      <w:tr w:rsidR="00447B2D" w:rsidRPr="00A8656C" w14:paraId="1A5DB3FE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43435F8" w14:textId="16D4DBB0" w:rsidR="00D563A5" w:rsidRPr="00D563A5" w:rsidRDefault="00D563A5" w:rsidP="00D563A5">
            <w:pPr>
              <w:shd w:val="clear" w:color="auto" w:fill="FFFFFF"/>
              <w:spacing w:after="120" w:line="240" w:lineRule="auto"/>
              <w:jc w:val="center"/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</w:pPr>
            <w:r w:rsidRPr="00D563A5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Table A.1 Statistics of comorbidities</w:t>
            </w:r>
            <w:r w:rsidR="00A513F3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.</w:t>
            </w:r>
          </w:p>
          <w:p w14:paraId="2E5BA5AB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3664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CEF699D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3356" w:type="dxa"/>
            <w:gridSpan w:val="2"/>
            <w:shd w:val="clear" w:color="auto" w:fill="D9D9D9" w:themeFill="background1" w:themeFillShade="D9"/>
            <w:vAlign w:val="center"/>
          </w:tcPr>
          <w:p w14:paraId="57B3735E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447B2D" w:rsidRPr="00A8656C" w14:paraId="55DA70C6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7CEDEC2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64476E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514538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B91EE6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880)</w:t>
            </w:r>
          </w:p>
        </w:tc>
        <w:tc>
          <w:tcPr>
            <w:tcW w:w="1736" w:type="dxa"/>
            <w:shd w:val="clear" w:color="auto" w:fill="D9D9D9" w:themeFill="background1" w:themeFillShade="D9"/>
            <w:vAlign w:val="center"/>
          </w:tcPr>
          <w:p w14:paraId="6874D77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(n=31219)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620" w:type="dxa"/>
            <w:shd w:val="clear" w:color="auto" w:fill="D9D9D9" w:themeFill="background1" w:themeFillShade="D9"/>
            <w:vAlign w:val="center"/>
          </w:tcPr>
          <w:p w14:paraId="657BB4F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219)</w:t>
            </w:r>
          </w:p>
        </w:tc>
      </w:tr>
      <w:tr w:rsidR="00447B2D" w:rsidRPr="00A8656C" w14:paraId="07D169A1" w14:textId="77777777" w:rsidTr="001C5740">
        <w:trPr>
          <w:cantSplit/>
          <w:tblHeader/>
          <w:jc w:val="center"/>
        </w:trPr>
        <w:tc>
          <w:tcPr>
            <w:tcW w:w="9630" w:type="dxa"/>
            <w:gridSpan w:val="5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38253E3D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Established comorbidities</w:t>
            </w:r>
          </w:p>
        </w:tc>
      </w:tr>
      <w:tr w:rsidR="00447B2D" w:rsidRPr="00A8656C" w14:paraId="05732E2D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7CDF33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kidney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2F7975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8891 (7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76883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98 (24.5%)</w:t>
            </w:r>
          </w:p>
        </w:tc>
        <w:tc>
          <w:tcPr>
            <w:tcW w:w="1736" w:type="dxa"/>
            <w:shd w:val="clear" w:color="auto" w:fill="FFFFFF"/>
          </w:tcPr>
          <w:p w14:paraId="3154F0D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757 (21.6%)</w:t>
            </w:r>
          </w:p>
        </w:tc>
        <w:tc>
          <w:tcPr>
            <w:tcW w:w="1620" w:type="dxa"/>
            <w:shd w:val="clear" w:color="auto" w:fill="FFFFFF"/>
          </w:tcPr>
          <w:p w14:paraId="22A740F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612 (24.4%)</w:t>
            </w:r>
          </w:p>
        </w:tc>
      </w:tr>
      <w:tr w:rsidR="00447B2D" w:rsidRPr="00A8656C" w14:paraId="1356C7E8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BF38E9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Obstructive pulmona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F6FDD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462 (5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74E7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061 (19.0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DE6490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07 (17.0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68C66F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916 (18.9%)</w:t>
            </w:r>
          </w:p>
        </w:tc>
      </w:tr>
      <w:tr w:rsidR="00447B2D" w:rsidRPr="00A8656C" w14:paraId="4D721C3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33FCF4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wn syndrom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41FF68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95 (0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5AC4E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 (0.0%)</w:t>
            </w:r>
          </w:p>
        </w:tc>
        <w:tc>
          <w:tcPr>
            <w:tcW w:w="1736" w:type="dxa"/>
            <w:shd w:val="clear" w:color="auto" w:fill="FFFFFF"/>
          </w:tcPr>
          <w:p w14:paraId="7B42024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9 (0.1%)</w:t>
            </w:r>
          </w:p>
        </w:tc>
        <w:tc>
          <w:tcPr>
            <w:tcW w:w="1620" w:type="dxa"/>
            <w:shd w:val="clear" w:color="auto" w:fill="FFFFFF"/>
          </w:tcPr>
          <w:p w14:paraId="2E5D542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 (0.0%)</w:t>
            </w:r>
          </w:p>
        </w:tc>
      </w:tr>
      <w:tr w:rsidR="00447B2D" w:rsidRPr="00A8656C" w14:paraId="68E8DC05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1E8E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munocompromised state from </w:t>
            </w:r>
          </w:p>
          <w:p w14:paraId="1D40240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olid organ transplant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B413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7 (0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6BCD6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3 (0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B3850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 (0.1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B03B9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</w:tr>
      <w:tr w:rsidR="00447B2D" w:rsidRPr="00A8656C" w14:paraId="4E783F1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84DA1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besity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652F201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518 (4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EFBD8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796 (44.0%)</w:t>
            </w:r>
          </w:p>
        </w:tc>
        <w:tc>
          <w:tcPr>
            <w:tcW w:w="1736" w:type="dxa"/>
            <w:shd w:val="clear" w:color="auto" w:fill="FFFFFF"/>
          </w:tcPr>
          <w:p w14:paraId="1747628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059 (50.7%)</w:t>
            </w:r>
          </w:p>
        </w:tc>
        <w:tc>
          <w:tcPr>
            <w:tcW w:w="1620" w:type="dxa"/>
            <w:shd w:val="clear" w:color="auto" w:fill="FFFFFF"/>
          </w:tcPr>
          <w:p w14:paraId="289A9CA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519 (44.0%)</w:t>
            </w:r>
          </w:p>
        </w:tc>
      </w:tr>
      <w:tr w:rsidR="00447B2D" w:rsidRPr="00A8656C" w14:paraId="38910176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19CE7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egnancy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138F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868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83E8A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8 (0.6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38246A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08 (0.7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67DD87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2 (0.6%)</w:t>
            </w:r>
          </w:p>
        </w:tc>
      </w:tr>
      <w:tr w:rsidR="00447B2D" w:rsidRPr="00A8656C" w14:paraId="4C91CC3E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2DF1EC60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eart failur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505F6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0768 (6.0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0DE59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0 (18.3%)</w:t>
            </w:r>
          </w:p>
        </w:tc>
        <w:tc>
          <w:tcPr>
            <w:tcW w:w="1736" w:type="dxa"/>
            <w:shd w:val="clear" w:color="auto" w:fill="FFFFFF"/>
          </w:tcPr>
          <w:p w14:paraId="2D130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774 (18.5%)</w:t>
            </w:r>
          </w:p>
        </w:tc>
        <w:tc>
          <w:tcPr>
            <w:tcW w:w="1620" w:type="dxa"/>
            <w:shd w:val="clear" w:color="auto" w:fill="FFFFFF"/>
          </w:tcPr>
          <w:p w14:paraId="4D478A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680 (18.2%)</w:t>
            </w:r>
          </w:p>
        </w:tc>
      </w:tr>
      <w:tr w:rsidR="00447B2D" w:rsidRPr="00A8656C" w14:paraId="1803AAC0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5554AC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ronary arte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9DFE6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49553 (9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5D74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973 (28.1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28900C5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06 (27.9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937429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86 (28.1%)</w:t>
            </w:r>
          </w:p>
        </w:tc>
      </w:tr>
      <w:tr w:rsidR="00447B2D" w:rsidRPr="00A8656C" w14:paraId="78C50CC5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5FBA4B2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diomyopathies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8E3363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44 (2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FA2FA2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 (6.8%)</w:t>
            </w:r>
          </w:p>
        </w:tc>
        <w:tc>
          <w:tcPr>
            <w:tcW w:w="1736" w:type="dxa"/>
            <w:shd w:val="clear" w:color="auto" w:fill="FFFFFF"/>
          </w:tcPr>
          <w:p w14:paraId="7A626E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60 (5.6%)</w:t>
            </w:r>
          </w:p>
        </w:tc>
        <w:tc>
          <w:tcPr>
            <w:tcW w:w="1620" w:type="dxa"/>
            <w:shd w:val="clear" w:color="auto" w:fill="FFFFFF"/>
          </w:tcPr>
          <w:p w14:paraId="2D4630A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4 (6.8%)</w:t>
            </w:r>
          </w:p>
        </w:tc>
      </w:tr>
      <w:tr w:rsidR="00447B2D" w:rsidRPr="00A8656C" w14:paraId="2006A80D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87D1C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ckle cell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88CFF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08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69DE69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6 (0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12A3A5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 (0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2AFF525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 (0.4%)</w:t>
            </w:r>
          </w:p>
        </w:tc>
      </w:tr>
      <w:tr w:rsidR="00447B2D" w:rsidRPr="00A8656C" w14:paraId="0FCA8D4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A69C96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king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7601D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015 (2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4F203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140 (44.4%)</w:t>
            </w:r>
          </w:p>
        </w:tc>
        <w:tc>
          <w:tcPr>
            <w:tcW w:w="1736" w:type="dxa"/>
            <w:shd w:val="clear" w:color="auto" w:fill="FFFFFF"/>
          </w:tcPr>
          <w:p w14:paraId="2F94343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2697 (40.7%)</w:t>
            </w:r>
          </w:p>
        </w:tc>
        <w:tc>
          <w:tcPr>
            <w:tcW w:w="1620" w:type="dxa"/>
            <w:shd w:val="clear" w:color="auto" w:fill="FFFFFF"/>
          </w:tcPr>
          <w:p w14:paraId="63A36E4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834 (44.3%)</w:t>
            </w:r>
          </w:p>
        </w:tc>
      </w:tr>
      <w:tr w:rsidR="00447B2D" w:rsidRPr="00A8656C" w14:paraId="29FB7BAC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99F34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2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767A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630 (17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F1331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731 (33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49429C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62 (35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B731B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493 (33.6%)</w:t>
            </w:r>
          </w:p>
        </w:tc>
      </w:tr>
      <w:tr w:rsidR="00447B2D" w:rsidRPr="00A8656C" w14:paraId="189CDAE8" w14:textId="77777777" w:rsidTr="001C5740">
        <w:trPr>
          <w:cantSplit/>
          <w:jc w:val="center"/>
        </w:trPr>
        <w:tc>
          <w:tcPr>
            <w:tcW w:w="9630" w:type="dxa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2FC44BCE" w14:textId="77777777" w:rsidR="00447B2D" w:rsidRPr="00A8656C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Possible comorbidities</w:t>
            </w:r>
          </w:p>
        </w:tc>
      </w:tr>
      <w:tr w:rsidR="00447B2D" w:rsidRPr="00A8656C" w14:paraId="06248CFB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486AB2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thm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D61E6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564 (13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DBEC1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491 (17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2FE103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2 (18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7C1F01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60 (17.2%)</w:t>
            </w:r>
          </w:p>
        </w:tc>
      </w:tr>
      <w:tr w:rsidR="00447B2D" w:rsidRPr="00A8656C" w14:paraId="7A6DEBE0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3413ED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ovascular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915A1A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57 (1.5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E6E6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27 (4.8%)</w:t>
            </w:r>
          </w:p>
        </w:tc>
        <w:tc>
          <w:tcPr>
            <w:tcW w:w="1736" w:type="dxa"/>
            <w:shd w:val="clear" w:color="auto" w:fill="FFFFFF"/>
          </w:tcPr>
          <w:p w14:paraId="6E12442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43 (4.6%)</w:t>
            </w:r>
          </w:p>
        </w:tc>
        <w:tc>
          <w:tcPr>
            <w:tcW w:w="1620" w:type="dxa"/>
            <w:shd w:val="clear" w:color="auto" w:fill="FFFFFF"/>
          </w:tcPr>
          <w:p w14:paraId="4DCE325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7 (4.7%)</w:t>
            </w:r>
          </w:p>
        </w:tc>
      </w:tr>
      <w:tr w:rsidR="00447B2D" w:rsidRPr="00A8656C" w14:paraId="653735B3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DA0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ic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FEF68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80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43F3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8 (4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5EA156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7 (4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043699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6 (4.4%)</w:t>
            </w:r>
          </w:p>
        </w:tc>
      </w:tr>
      <w:tr w:rsidR="00447B2D" w:rsidRPr="00A8656C" w14:paraId="101038C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1213FE8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ypertension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241752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3861 (35.7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C909E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2279 (69.9%)</w:t>
            </w:r>
          </w:p>
        </w:tc>
        <w:tc>
          <w:tcPr>
            <w:tcW w:w="1736" w:type="dxa"/>
            <w:shd w:val="clear" w:color="auto" w:fill="FFFFFF"/>
          </w:tcPr>
          <w:p w14:paraId="148DDDF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3 (69.6%)</w:t>
            </w:r>
          </w:p>
        </w:tc>
        <w:tc>
          <w:tcPr>
            <w:tcW w:w="1620" w:type="dxa"/>
            <w:shd w:val="clear" w:color="auto" w:fill="FFFFFF"/>
          </w:tcPr>
          <w:p w14:paraId="218896D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819 (69.9%)</w:t>
            </w:r>
          </w:p>
        </w:tc>
      </w:tr>
      <w:tr w:rsidR="00447B2D" w:rsidRPr="00A8656C" w14:paraId="38A5D2F2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E4537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mmunodeficiency, unspecified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9227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57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03F4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10 (2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CBA9B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7 (0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DF0C4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3 (2.2%)</w:t>
            </w:r>
          </w:p>
        </w:tc>
      </w:tr>
      <w:tr w:rsidR="00447B2D" w:rsidRPr="00A8656C" w14:paraId="20B13606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C9A65E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iver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A434C0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029 (5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2C8292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198 (16.3%)</w:t>
            </w:r>
          </w:p>
        </w:tc>
        <w:tc>
          <w:tcPr>
            <w:tcW w:w="1736" w:type="dxa"/>
            <w:shd w:val="clear" w:color="auto" w:fill="FFFFFF"/>
          </w:tcPr>
          <w:p w14:paraId="33DF35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150 (10.1%)</w:t>
            </w:r>
          </w:p>
        </w:tc>
        <w:tc>
          <w:tcPr>
            <w:tcW w:w="1620" w:type="dxa"/>
            <w:shd w:val="clear" w:color="auto" w:fill="FFFFFF"/>
          </w:tcPr>
          <w:p w14:paraId="150CA2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096 (16.3%)</w:t>
            </w:r>
          </w:p>
        </w:tc>
      </w:tr>
      <w:tr w:rsidR="00447B2D" w:rsidRPr="00A8656C" w14:paraId="5994C42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7236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menti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975C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695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B76BD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85 (7.8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01B19E0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230 (10.3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6085AE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90 (7.7%)</w:t>
            </w:r>
          </w:p>
        </w:tc>
      </w:tr>
      <w:tr w:rsidR="00447B2D" w:rsidRPr="00A8656C" w14:paraId="4FB3F6F4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B37359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verweight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010892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46018 (76.8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6A4A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786 (75.9%)</w:t>
            </w:r>
          </w:p>
        </w:tc>
        <w:tc>
          <w:tcPr>
            <w:tcW w:w="1736" w:type="dxa"/>
            <w:shd w:val="clear" w:color="auto" w:fill="FFFFFF"/>
          </w:tcPr>
          <w:p w14:paraId="79C185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282 (81.7%)</w:t>
            </w:r>
          </w:p>
        </w:tc>
        <w:tc>
          <w:tcPr>
            <w:tcW w:w="1620" w:type="dxa"/>
            <w:shd w:val="clear" w:color="auto" w:fill="FFFFFF"/>
          </w:tcPr>
          <w:p w14:paraId="1038021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296 (75.9%)</w:t>
            </w:r>
          </w:p>
        </w:tc>
      </w:tr>
      <w:tr w:rsidR="00447B2D" w:rsidRPr="00A8656C" w14:paraId="281613F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15D1F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ulmonary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25F7E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565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1A54C9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79 (5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7707C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4 (3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A714FF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43 (5.3%)</w:t>
            </w:r>
          </w:p>
        </w:tc>
      </w:tr>
      <w:tr w:rsidR="00447B2D" w:rsidRPr="00A8656C" w14:paraId="4CFE0FAA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7209DFDF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alassemia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7FDE5D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96 (0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BEA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9 (0.4%)</w:t>
            </w:r>
          </w:p>
        </w:tc>
        <w:tc>
          <w:tcPr>
            <w:tcW w:w="1736" w:type="dxa"/>
            <w:shd w:val="clear" w:color="auto" w:fill="FFFFFF"/>
          </w:tcPr>
          <w:p w14:paraId="7C60910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  <w:tc>
          <w:tcPr>
            <w:tcW w:w="1620" w:type="dxa"/>
            <w:shd w:val="clear" w:color="auto" w:fill="FFFFFF"/>
          </w:tcPr>
          <w:p w14:paraId="1FA9B7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 (0.4%)</w:t>
            </w:r>
          </w:p>
        </w:tc>
      </w:tr>
      <w:tr w:rsidR="00447B2D" w:rsidRPr="00A8656C" w14:paraId="356669A1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ABC9D2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1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6A47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927 (1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4D39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58 (2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639C1D4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96 (3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71D2D7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43 (2.7%)</w:t>
            </w:r>
          </w:p>
        </w:tc>
      </w:tr>
    </w:tbl>
    <w:p w14:paraId="64EB0612" w14:textId="34A9D94D" w:rsidR="004245FA" w:rsidRPr="00C36438" w:rsidRDefault="00D80891" w:rsidP="00C36438">
      <w:pPr>
        <w:pStyle w:val="NormalWeb"/>
        <w:shd w:val="clear" w:color="auto" w:fill="FFFFFF"/>
        <w:spacing w:before="0" w:beforeAutospacing="0" w:after="0" w:afterAutospacing="0"/>
        <w:jc w:val="center"/>
        <w:rPr>
          <w:b/>
          <w:bCs/>
          <w:color w:val="212121"/>
        </w:rPr>
      </w:pPr>
      <w:r>
        <w:rPr>
          <w:b/>
          <w:color w:val="202124"/>
          <w:shd w:val="clear" w:color="auto" w:fill="FFFFFF"/>
        </w:rPr>
        <w:t xml:space="preserve">Figure A.1 </w:t>
      </w:r>
      <w:r w:rsidR="00C36438">
        <w:rPr>
          <w:rStyle w:val="Strong"/>
          <w:color w:val="212121"/>
        </w:rPr>
        <w:t>Frequency d</w:t>
      </w:r>
      <w:r w:rsidR="00C36438" w:rsidRPr="00F63C65">
        <w:rPr>
          <w:rStyle w:val="Strong"/>
          <w:color w:val="212121"/>
        </w:rPr>
        <w:t xml:space="preserve">istribution of cancer types. </w:t>
      </w:r>
    </w:p>
    <w:p w14:paraId="30F5DAB9" w14:textId="4843994D" w:rsidR="004245FA" w:rsidRDefault="003975B9" w:rsidP="00D80891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  <w:r>
        <w:rPr>
          <w:noProof/>
        </w:rPr>
        <w:drawing>
          <wp:inline distT="0" distB="0" distL="0" distR="0" wp14:anchorId="645CF703" wp14:editId="792A0F0A">
            <wp:extent cx="5240215" cy="3240844"/>
            <wp:effectExtent l="0" t="0" r="0" b="0"/>
            <wp:docPr id="1" name="图表 1">
              <a:extLst xmlns:a="http://schemas.openxmlformats.org/drawingml/2006/main">
                <a:ext uri="{FF2B5EF4-FFF2-40B4-BE49-F238E27FC236}">
                  <a16:creationId xmlns:a16="http://schemas.microsoft.com/office/drawing/2014/main" id="{742A3B48-8F7A-4A9E-B5A1-9ED8DB1F1E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1E053E27" w14:textId="3079D031" w:rsidR="00BA06A9" w:rsidRDefault="00BA06A9" w:rsidP="006F3F8E">
      <w:pPr>
        <w:pStyle w:val="NormalWeb"/>
        <w:shd w:val="clear" w:color="auto" w:fill="FFFFFF"/>
        <w:spacing w:before="0" w:beforeAutospacing="0" w:after="120" w:afterAutospacing="0"/>
        <w:rPr>
          <w:b/>
          <w:color w:val="202124"/>
          <w:shd w:val="clear" w:color="auto" w:fill="FFFFFF"/>
        </w:rPr>
      </w:pPr>
      <w:r>
        <w:rPr>
          <w:b/>
          <w:color w:val="202124"/>
          <w:shd w:val="clear" w:color="auto" w:fill="FFFFFF"/>
        </w:rPr>
        <w:lastRenderedPageBreak/>
        <w:t xml:space="preserve">Table </w:t>
      </w:r>
      <w:r w:rsidR="006F3F8E">
        <w:rPr>
          <w:b/>
          <w:color w:val="202124"/>
          <w:shd w:val="clear" w:color="auto" w:fill="FFFFFF"/>
        </w:rPr>
        <w:t>A.</w:t>
      </w:r>
      <w:r w:rsidR="005B742C">
        <w:rPr>
          <w:b/>
          <w:color w:val="202124"/>
          <w:shd w:val="clear" w:color="auto" w:fill="FFFFFF"/>
        </w:rPr>
        <w:t>2</w:t>
      </w:r>
      <w:r>
        <w:rPr>
          <w:b/>
          <w:color w:val="202124"/>
          <w:shd w:val="clear" w:color="auto" w:fill="FFFFFF"/>
        </w:rPr>
        <w:t xml:space="preserve"> </w:t>
      </w:r>
      <w:r w:rsidR="00B96000">
        <w:rPr>
          <w:b/>
          <w:color w:val="202124"/>
          <w:shd w:val="clear" w:color="auto" w:fill="FFFFFF"/>
        </w:rPr>
        <w:t>C</w:t>
      </w:r>
      <w:r w:rsidRPr="00DD0ECE">
        <w:rPr>
          <w:b/>
          <w:color w:val="202124"/>
          <w:shd w:val="clear" w:color="auto" w:fill="FFFFFF"/>
        </w:rPr>
        <w:t>haracteristics</w:t>
      </w:r>
      <w:r w:rsidR="00B96000">
        <w:rPr>
          <w:b/>
          <w:color w:val="202124"/>
          <w:shd w:val="clear" w:color="auto" w:fill="FFFFFF"/>
        </w:rPr>
        <w:t xml:space="preserve"> of cancer </w:t>
      </w:r>
      <w:r w:rsidR="001D1741">
        <w:rPr>
          <w:b/>
          <w:color w:val="202124"/>
          <w:shd w:val="clear" w:color="auto" w:fill="FFFFFF"/>
        </w:rPr>
        <w:t>types</w:t>
      </w:r>
      <w:r w:rsidR="00833487">
        <w:rPr>
          <w:b/>
          <w:color w:val="202124"/>
          <w:shd w:val="clear" w:color="auto" w:fill="FFFFFF"/>
        </w:rPr>
        <w:t xml:space="preserve"> and treatment</w:t>
      </w:r>
      <w:r w:rsidR="00B96000">
        <w:rPr>
          <w:b/>
          <w:color w:val="202124"/>
          <w:shd w:val="clear" w:color="auto" w:fill="FFFFFF"/>
        </w:rPr>
        <w:t>.</w:t>
      </w:r>
    </w:p>
    <w:p w14:paraId="4A2E323D" w14:textId="77777777" w:rsidR="00BA06A9" w:rsidRDefault="00BA06A9" w:rsidP="00BA06A9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</w:p>
    <w:tbl>
      <w:tblPr>
        <w:tblW w:w="0" w:type="auto"/>
        <w:jc w:val="center"/>
        <w:shd w:val="clear" w:color="auto" w:fill="D9D9D9" w:themeFill="background1" w:themeFillShade="D9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825"/>
        <w:gridCol w:w="2011"/>
      </w:tblGrid>
      <w:tr w:rsidR="00BA06A9" w:rsidRPr="00AC5E1A" w14:paraId="5BC826DD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94A205B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s of Cancer (n=31880)</w:t>
            </w:r>
          </w:p>
        </w:tc>
      </w:tr>
      <w:tr w:rsidR="00BA06A9" w:rsidRPr="00AC5E1A" w14:paraId="7B780EEA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887C407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ype of malignancy</w:t>
            </w:r>
          </w:p>
        </w:tc>
      </w:tr>
      <w:tr w:rsidR="00BA06A9" w:rsidRPr="00AC5E1A" w14:paraId="724F405C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7E1270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lid tumor</w:t>
            </w:r>
          </w:p>
        </w:tc>
        <w:tc>
          <w:tcPr>
            <w:tcW w:w="0" w:type="auto"/>
            <w:shd w:val="clear" w:color="auto" w:fill="FFFFFF" w:themeFill="background1"/>
          </w:tcPr>
          <w:p w14:paraId="23A454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95 (85.3%)</w:t>
            </w:r>
          </w:p>
        </w:tc>
      </w:tr>
      <w:tr w:rsidR="00BA06A9" w:rsidRPr="00AC5E1A" w14:paraId="14241B6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6564F923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Hematologic </w:t>
            </w:r>
          </w:p>
        </w:tc>
        <w:tc>
          <w:tcPr>
            <w:tcW w:w="0" w:type="auto"/>
            <w:shd w:val="clear" w:color="auto" w:fill="FFFFFF" w:themeFill="background1"/>
          </w:tcPr>
          <w:p w14:paraId="6DB6AD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82 (13.7%)</w:t>
            </w:r>
          </w:p>
        </w:tc>
      </w:tr>
      <w:tr w:rsidR="00BA06A9" w:rsidRPr="00AC5E1A" w14:paraId="450389D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83CE92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ultiple</w:t>
            </w:r>
          </w:p>
        </w:tc>
        <w:tc>
          <w:tcPr>
            <w:tcW w:w="0" w:type="auto"/>
            <w:shd w:val="clear" w:color="auto" w:fill="FFFFFF" w:themeFill="background1"/>
          </w:tcPr>
          <w:p w14:paraId="63C98516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3 (1.0%)</w:t>
            </w:r>
          </w:p>
        </w:tc>
      </w:tr>
      <w:tr w:rsidR="00BA06A9" w:rsidRPr="00AC5E1A" w14:paraId="50102B5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CCBA3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systemic therapy</w:t>
            </w:r>
          </w:p>
        </w:tc>
      </w:tr>
      <w:tr w:rsidR="00BA06A9" w:rsidRPr="00AC5E1A" w14:paraId="7C11C66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B894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DADB5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884 (90.6%)</w:t>
            </w:r>
          </w:p>
        </w:tc>
      </w:tr>
      <w:tr w:rsidR="00BA06A9" w:rsidRPr="00AC5E1A" w14:paraId="08B818E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F65A47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5F23A6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96 (9.4%)</w:t>
            </w:r>
          </w:p>
        </w:tc>
      </w:tr>
      <w:tr w:rsidR="00BA06A9" w:rsidRPr="00AC5E1A" w14:paraId="2E91D6F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19A01D5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radiation therapy</w:t>
            </w:r>
          </w:p>
        </w:tc>
      </w:tr>
      <w:tr w:rsidR="00BA06A9" w:rsidRPr="00AC5E1A" w14:paraId="2A03654F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BF0851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shd w:val="clear" w:color="auto" w:fill="FFFFFF" w:themeFill="background1"/>
          </w:tcPr>
          <w:p w14:paraId="452EA88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483 (98.8%)</w:t>
            </w:r>
          </w:p>
        </w:tc>
      </w:tr>
      <w:tr w:rsidR="00BA06A9" w:rsidRPr="00AC5E1A" w14:paraId="34C0CB3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5F52589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751EAC31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7 (1.2%)</w:t>
            </w:r>
          </w:p>
        </w:tc>
      </w:tr>
      <w:tr w:rsidR="00BA06A9" w:rsidRPr="00AC5E1A" w14:paraId="69561931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41AB50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ge at cancer diagnosis</w:t>
            </w:r>
          </w:p>
        </w:tc>
      </w:tr>
      <w:tr w:rsidR="00BA06A9" w:rsidRPr="00AC5E1A" w14:paraId="1FC4109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1153A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EC3FCBF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 (0.5%)</w:t>
            </w:r>
          </w:p>
        </w:tc>
      </w:tr>
      <w:tr w:rsidR="00BA06A9" w:rsidRPr="00AC5E1A" w14:paraId="1534448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BE4016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0AD58CC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33 (6.4%)</w:t>
            </w:r>
          </w:p>
        </w:tc>
      </w:tr>
      <w:tr w:rsidR="00BA06A9" w:rsidRPr="00AC5E1A" w14:paraId="0F63FE8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36C92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7DCF28F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03 (31.7%)</w:t>
            </w:r>
          </w:p>
        </w:tc>
      </w:tr>
      <w:tr w:rsidR="00BA06A9" w:rsidRPr="00AC5E1A" w14:paraId="0C497C3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28ABC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553D61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696 (49.2%)</w:t>
            </w:r>
          </w:p>
        </w:tc>
      </w:tr>
      <w:tr w:rsidR="00BA06A9" w:rsidRPr="00AC5E1A" w14:paraId="7E7C534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2FED00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BA405B9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99 (12.2%)</w:t>
            </w:r>
          </w:p>
        </w:tc>
      </w:tr>
      <w:tr w:rsidR="00BA06A9" w:rsidRPr="00AC5E1A" w14:paraId="5EB34EEF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02930F01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rvival years ≥5</w:t>
            </w:r>
          </w:p>
        </w:tc>
      </w:tr>
      <w:tr w:rsidR="00BA06A9" w:rsidRPr="00AC5E1A" w14:paraId="0CB5F1C7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1FE82229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 </w:t>
            </w:r>
          </w:p>
        </w:tc>
        <w:tc>
          <w:tcPr>
            <w:tcW w:w="0" w:type="auto"/>
            <w:shd w:val="clear" w:color="auto" w:fill="FFFFFF" w:themeFill="background1"/>
          </w:tcPr>
          <w:p w14:paraId="277348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799 (80.9%)</w:t>
            </w:r>
          </w:p>
        </w:tc>
      </w:tr>
      <w:tr w:rsidR="00BA06A9" w:rsidRPr="00AC5E1A" w14:paraId="429E83D9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3B0915F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669D7BA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81 (19.1%)</w:t>
            </w:r>
          </w:p>
        </w:tc>
      </w:tr>
    </w:tbl>
    <w:p w14:paraId="77788584" w14:textId="77777777" w:rsidR="005372CD" w:rsidRDefault="005372CD" w:rsidP="005372CD">
      <w:pPr>
        <w:adjustRightInd w:val="0"/>
        <w:spacing w:after="120" w:line="240" w:lineRule="auto"/>
        <w:rPr>
          <w:color w:val="000000"/>
        </w:rPr>
        <w:sectPr w:rsidR="005372CD" w:rsidSect="00B65C3C">
          <w:headerReference w:type="default" r:id="rId13"/>
          <w:footerReference w:type="default" r:id="rId14"/>
          <w:pgSz w:w="12240" w:h="15840"/>
          <w:pgMar w:top="1440" w:right="1440" w:bottom="1440" w:left="1440" w:header="720" w:footer="360" w:gutter="0"/>
          <w:cols w:space="720"/>
        </w:sectPr>
      </w:pPr>
    </w:p>
    <w:p w14:paraId="68A083C1" w14:textId="77777777" w:rsidR="00AC5E1A" w:rsidRDefault="00AC5E1A" w:rsidP="00296FF7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sectPr w:rsidR="00AC5E1A" w:rsidSect="00B65C3C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5A334D" w14:textId="77777777" w:rsidR="00FF745A" w:rsidRDefault="00FF745A" w:rsidP="008E70C2">
      <w:pPr>
        <w:spacing w:after="0" w:line="240" w:lineRule="auto"/>
      </w:pPr>
      <w:r>
        <w:separator/>
      </w:r>
    </w:p>
  </w:endnote>
  <w:endnote w:type="continuationSeparator" w:id="0">
    <w:p w14:paraId="612C7168" w14:textId="77777777" w:rsidR="00FF745A" w:rsidRDefault="00FF745A" w:rsidP="008E70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Narrow">
    <w:altName w:val="Arial Narrow"/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9DC76D" w14:textId="77777777" w:rsidR="005372CD" w:rsidRDefault="005372CD">
    <w:pPr>
      <w:adjustRightInd w:val="0"/>
      <w:jc w:val="center"/>
      <w:rPr>
        <w:sz w:val="24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3FCD6" w14:textId="77777777" w:rsidR="00AD4A89" w:rsidRDefault="00AD4A89">
    <w:pPr>
      <w:adjustRightInd w:val="0"/>
      <w:jc w:val="center"/>
      <w:rPr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936C2D" w14:textId="77777777" w:rsidR="00FF745A" w:rsidRDefault="00FF745A" w:rsidP="008E70C2">
      <w:pPr>
        <w:spacing w:after="0" w:line="240" w:lineRule="auto"/>
      </w:pPr>
      <w:r>
        <w:separator/>
      </w:r>
    </w:p>
  </w:footnote>
  <w:footnote w:type="continuationSeparator" w:id="0">
    <w:p w14:paraId="750CA6C6" w14:textId="77777777" w:rsidR="00FF745A" w:rsidRDefault="00FF745A" w:rsidP="008E70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A7054C" w14:textId="77777777" w:rsidR="005372CD" w:rsidRDefault="005372CD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538327A0" w14:textId="77777777" w:rsidR="005372CD" w:rsidRDefault="005372CD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325884" w14:textId="73A69A18" w:rsidR="00AD4A89" w:rsidRDefault="00AD4A89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2F5FC4A9" w14:textId="77777777" w:rsidR="00AD4A89" w:rsidRDefault="00AD4A89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5F3E38"/>
    <w:multiLevelType w:val="multilevel"/>
    <w:tmpl w:val="70AE21C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5A77697"/>
    <w:multiLevelType w:val="hybridMultilevel"/>
    <w:tmpl w:val="BEA43348"/>
    <w:lvl w:ilvl="0" w:tplc="5A6EA8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7E974DC2"/>
    <w:multiLevelType w:val="multilevel"/>
    <w:tmpl w:val="99909A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F3D1782"/>
    <w:multiLevelType w:val="hybridMultilevel"/>
    <w:tmpl w:val="AA40D57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7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3CDC"/>
    <w:rsid w:val="00000431"/>
    <w:rsid w:val="00000646"/>
    <w:rsid w:val="000069D7"/>
    <w:rsid w:val="00007A1C"/>
    <w:rsid w:val="0001099F"/>
    <w:rsid w:val="00010B00"/>
    <w:rsid w:val="00010BC6"/>
    <w:rsid w:val="00012C85"/>
    <w:rsid w:val="00013C18"/>
    <w:rsid w:val="000155FC"/>
    <w:rsid w:val="00015685"/>
    <w:rsid w:val="000159BB"/>
    <w:rsid w:val="0001772E"/>
    <w:rsid w:val="00020530"/>
    <w:rsid w:val="000216FC"/>
    <w:rsid w:val="00023DB2"/>
    <w:rsid w:val="00024AF9"/>
    <w:rsid w:val="00024E04"/>
    <w:rsid w:val="00024F0C"/>
    <w:rsid w:val="00026F98"/>
    <w:rsid w:val="00027B41"/>
    <w:rsid w:val="00027DF9"/>
    <w:rsid w:val="00027F73"/>
    <w:rsid w:val="00031189"/>
    <w:rsid w:val="00031F0D"/>
    <w:rsid w:val="000330C0"/>
    <w:rsid w:val="000338E3"/>
    <w:rsid w:val="00033989"/>
    <w:rsid w:val="00033B52"/>
    <w:rsid w:val="000347E8"/>
    <w:rsid w:val="000353FE"/>
    <w:rsid w:val="000356FF"/>
    <w:rsid w:val="00035C9A"/>
    <w:rsid w:val="00035D4D"/>
    <w:rsid w:val="00036F70"/>
    <w:rsid w:val="000377E3"/>
    <w:rsid w:val="0003788A"/>
    <w:rsid w:val="0004133F"/>
    <w:rsid w:val="0004213A"/>
    <w:rsid w:val="0004217D"/>
    <w:rsid w:val="000423B2"/>
    <w:rsid w:val="00042D84"/>
    <w:rsid w:val="00043C56"/>
    <w:rsid w:val="000442A1"/>
    <w:rsid w:val="00044470"/>
    <w:rsid w:val="0004478F"/>
    <w:rsid w:val="00044B78"/>
    <w:rsid w:val="00044C25"/>
    <w:rsid w:val="00045308"/>
    <w:rsid w:val="00047B80"/>
    <w:rsid w:val="00050B7F"/>
    <w:rsid w:val="000530BA"/>
    <w:rsid w:val="00053286"/>
    <w:rsid w:val="0005343C"/>
    <w:rsid w:val="00053576"/>
    <w:rsid w:val="00055DA4"/>
    <w:rsid w:val="00060247"/>
    <w:rsid w:val="000609CA"/>
    <w:rsid w:val="0006214E"/>
    <w:rsid w:val="00062158"/>
    <w:rsid w:val="00062568"/>
    <w:rsid w:val="00062A8D"/>
    <w:rsid w:val="0006305C"/>
    <w:rsid w:val="00063CFD"/>
    <w:rsid w:val="0006477F"/>
    <w:rsid w:val="0006559D"/>
    <w:rsid w:val="00065964"/>
    <w:rsid w:val="00065EA2"/>
    <w:rsid w:val="00070180"/>
    <w:rsid w:val="00070226"/>
    <w:rsid w:val="000703D0"/>
    <w:rsid w:val="00070496"/>
    <w:rsid w:val="000728B8"/>
    <w:rsid w:val="00072957"/>
    <w:rsid w:val="00072B27"/>
    <w:rsid w:val="00075832"/>
    <w:rsid w:val="00075957"/>
    <w:rsid w:val="00081189"/>
    <w:rsid w:val="00081654"/>
    <w:rsid w:val="000818F6"/>
    <w:rsid w:val="00081DF4"/>
    <w:rsid w:val="00082448"/>
    <w:rsid w:val="0008450A"/>
    <w:rsid w:val="00085C3E"/>
    <w:rsid w:val="000865E9"/>
    <w:rsid w:val="00087DE7"/>
    <w:rsid w:val="00092B61"/>
    <w:rsid w:val="00093026"/>
    <w:rsid w:val="00093F51"/>
    <w:rsid w:val="00094257"/>
    <w:rsid w:val="00094A93"/>
    <w:rsid w:val="00094B54"/>
    <w:rsid w:val="00095F07"/>
    <w:rsid w:val="00097419"/>
    <w:rsid w:val="000A0802"/>
    <w:rsid w:val="000A1AC7"/>
    <w:rsid w:val="000A257A"/>
    <w:rsid w:val="000A2818"/>
    <w:rsid w:val="000A2833"/>
    <w:rsid w:val="000A37E1"/>
    <w:rsid w:val="000A3F3F"/>
    <w:rsid w:val="000A4084"/>
    <w:rsid w:val="000A49B9"/>
    <w:rsid w:val="000A4C79"/>
    <w:rsid w:val="000A618F"/>
    <w:rsid w:val="000A626F"/>
    <w:rsid w:val="000A6DAC"/>
    <w:rsid w:val="000B3E1F"/>
    <w:rsid w:val="000B459A"/>
    <w:rsid w:val="000B46F2"/>
    <w:rsid w:val="000B4FBC"/>
    <w:rsid w:val="000B55DA"/>
    <w:rsid w:val="000B6E2F"/>
    <w:rsid w:val="000C0793"/>
    <w:rsid w:val="000C12B3"/>
    <w:rsid w:val="000C1353"/>
    <w:rsid w:val="000C1DFD"/>
    <w:rsid w:val="000C23C0"/>
    <w:rsid w:val="000C3380"/>
    <w:rsid w:val="000C4AB0"/>
    <w:rsid w:val="000C5D27"/>
    <w:rsid w:val="000C62B9"/>
    <w:rsid w:val="000C7398"/>
    <w:rsid w:val="000D0D58"/>
    <w:rsid w:val="000D10F9"/>
    <w:rsid w:val="000D21A2"/>
    <w:rsid w:val="000D258F"/>
    <w:rsid w:val="000D2AF0"/>
    <w:rsid w:val="000D57AE"/>
    <w:rsid w:val="000D69C5"/>
    <w:rsid w:val="000E025C"/>
    <w:rsid w:val="000E0436"/>
    <w:rsid w:val="000E37CC"/>
    <w:rsid w:val="000E3837"/>
    <w:rsid w:val="000E38A7"/>
    <w:rsid w:val="000E3BFD"/>
    <w:rsid w:val="000E510B"/>
    <w:rsid w:val="000E5315"/>
    <w:rsid w:val="000E5F9A"/>
    <w:rsid w:val="000E68EE"/>
    <w:rsid w:val="000E6F4C"/>
    <w:rsid w:val="000F09EE"/>
    <w:rsid w:val="000F1948"/>
    <w:rsid w:val="000F198F"/>
    <w:rsid w:val="000F2305"/>
    <w:rsid w:val="000F3CBB"/>
    <w:rsid w:val="000F3E29"/>
    <w:rsid w:val="000F4DC0"/>
    <w:rsid w:val="000F5207"/>
    <w:rsid w:val="000F5281"/>
    <w:rsid w:val="000F626C"/>
    <w:rsid w:val="000F6428"/>
    <w:rsid w:val="000F661B"/>
    <w:rsid w:val="000F6B3C"/>
    <w:rsid w:val="000F76CB"/>
    <w:rsid w:val="0010011D"/>
    <w:rsid w:val="001001A7"/>
    <w:rsid w:val="00100FB8"/>
    <w:rsid w:val="00101181"/>
    <w:rsid w:val="0010248F"/>
    <w:rsid w:val="001024CF"/>
    <w:rsid w:val="00102681"/>
    <w:rsid w:val="00102B2D"/>
    <w:rsid w:val="00103269"/>
    <w:rsid w:val="00103FE9"/>
    <w:rsid w:val="00104869"/>
    <w:rsid w:val="00105A62"/>
    <w:rsid w:val="00106867"/>
    <w:rsid w:val="00106927"/>
    <w:rsid w:val="00106A12"/>
    <w:rsid w:val="0010735E"/>
    <w:rsid w:val="00107DC3"/>
    <w:rsid w:val="00110A14"/>
    <w:rsid w:val="001116BD"/>
    <w:rsid w:val="001132AA"/>
    <w:rsid w:val="001138DF"/>
    <w:rsid w:val="00113BC1"/>
    <w:rsid w:val="00113DFE"/>
    <w:rsid w:val="0011540B"/>
    <w:rsid w:val="00115BE9"/>
    <w:rsid w:val="00116CA9"/>
    <w:rsid w:val="00117950"/>
    <w:rsid w:val="00117A9A"/>
    <w:rsid w:val="0012076D"/>
    <w:rsid w:val="00122699"/>
    <w:rsid w:val="00123704"/>
    <w:rsid w:val="001246CD"/>
    <w:rsid w:val="00126842"/>
    <w:rsid w:val="00127309"/>
    <w:rsid w:val="0013003D"/>
    <w:rsid w:val="00130C8B"/>
    <w:rsid w:val="0013105C"/>
    <w:rsid w:val="00131223"/>
    <w:rsid w:val="0013175E"/>
    <w:rsid w:val="00131805"/>
    <w:rsid w:val="00132AD2"/>
    <w:rsid w:val="00133735"/>
    <w:rsid w:val="00133E99"/>
    <w:rsid w:val="0013546D"/>
    <w:rsid w:val="001355E9"/>
    <w:rsid w:val="00135F91"/>
    <w:rsid w:val="00141725"/>
    <w:rsid w:val="00142A7E"/>
    <w:rsid w:val="00144B66"/>
    <w:rsid w:val="00144F3C"/>
    <w:rsid w:val="001451DB"/>
    <w:rsid w:val="0014664D"/>
    <w:rsid w:val="00146702"/>
    <w:rsid w:val="00146BF6"/>
    <w:rsid w:val="00147440"/>
    <w:rsid w:val="0014798B"/>
    <w:rsid w:val="001521D9"/>
    <w:rsid w:val="00152D65"/>
    <w:rsid w:val="00152DE2"/>
    <w:rsid w:val="00153585"/>
    <w:rsid w:val="00153CCD"/>
    <w:rsid w:val="00154BD2"/>
    <w:rsid w:val="001552D7"/>
    <w:rsid w:val="001565EA"/>
    <w:rsid w:val="001568AD"/>
    <w:rsid w:val="0015788A"/>
    <w:rsid w:val="001608AF"/>
    <w:rsid w:val="00160F49"/>
    <w:rsid w:val="00161EC3"/>
    <w:rsid w:val="00162446"/>
    <w:rsid w:val="00162E10"/>
    <w:rsid w:val="0016318C"/>
    <w:rsid w:val="00167953"/>
    <w:rsid w:val="00167DCA"/>
    <w:rsid w:val="00170497"/>
    <w:rsid w:val="00170B40"/>
    <w:rsid w:val="00172E3B"/>
    <w:rsid w:val="00174A86"/>
    <w:rsid w:val="00174F7E"/>
    <w:rsid w:val="001752AC"/>
    <w:rsid w:val="0017569C"/>
    <w:rsid w:val="0017585A"/>
    <w:rsid w:val="00175C02"/>
    <w:rsid w:val="0017672D"/>
    <w:rsid w:val="00181270"/>
    <w:rsid w:val="001822CC"/>
    <w:rsid w:val="001826D3"/>
    <w:rsid w:val="00183532"/>
    <w:rsid w:val="001850CC"/>
    <w:rsid w:val="00185F59"/>
    <w:rsid w:val="00187936"/>
    <w:rsid w:val="00190D3E"/>
    <w:rsid w:val="00191347"/>
    <w:rsid w:val="0019178D"/>
    <w:rsid w:val="00192437"/>
    <w:rsid w:val="00192C0A"/>
    <w:rsid w:val="001930CF"/>
    <w:rsid w:val="0019419C"/>
    <w:rsid w:val="00195869"/>
    <w:rsid w:val="001958C4"/>
    <w:rsid w:val="00196219"/>
    <w:rsid w:val="001967B6"/>
    <w:rsid w:val="001974FF"/>
    <w:rsid w:val="00197766"/>
    <w:rsid w:val="00197E53"/>
    <w:rsid w:val="00197F37"/>
    <w:rsid w:val="001A0A4C"/>
    <w:rsid w:val="001A0A80"/>
    <w:rsid w:val="001A2A94"/>
    <w:rsid w:val="001A2B42"/>
    <w:rsid w:val="001A2FC7"/>
    <w:rsid w:val="001A30F3"/>
    <w:rsid w:val="001A3DB5"/>
    <w:rsid w:val="001A5B4C"/>
    <w:rsid w:val="001A67D1"/>
    <w:rsid w:val="001A7287"/>
    <w:rsid w:val="001A7454"/>
    <w:rsid w:val="001A7F89"/>
    <w:rsid w:val="001B0AAB"/>
    <w:rsid w:val="001B1A42"/>
    <w:rsid w:val="001B22E3"/>
    <w:rsid w:val="001B26F8"/>
    <w:rsid w:val="001B2989"/>
    <w:rsid w:val="001B339B"/>
    <w:rsid w:val="001B5601"/>
    <w:rsid w:val="001B5886"/>
    <w:rsid w:val="001B5A6D"/>
    <w:rsid w:val="001B7147"/>
    <w:rsid w:val="001B751D"/>
    <w:rsid w:val="001B78B5"/>
    <w:rsid w:val="001C069A"/>
    <w:rsid w:val="001C0A02"/>
    <w:rsid w:val="001C0B03"/>
    <w:rsid w:val="001C0E13"/>
    <w:rsid w:val="001C15FF"/>
    <w:rsid w:val="001C3978"/>
    <w:rsid w:val="001C5DCE"/>
    <w:rsid w:val="001C6CFD"/>
    <w:rsid w:val="001D1557"/>
    <w:rsid w:val="001D1741"/>
    <w:rsid w:val="001D1941"/>
    <w:rsid w:val="001D20DE"/>
    <w:rsid w:val="001D31AE"/>
    <w:rsid w:val="001D47D4"/>
    <w:rsid w:val="001D4C2C"/>
    <w:rsid w:val="001D549B"/>
    <w:rsid w:val="001D7402"/>
    <w:rsid w:val="001D7962"/>
    <w:rsid w:val="001E1EF0"/>
    <w:rsid w:val="001E3164"/>
    <w:rsid w:val="001E36AE"/>
    <w:rsid w:val="001E4C1C"/>
    <w:rsid w:val="001E54D9"/>
    <w:rsid w:val="001E6520"/>
    <w:rsid w:val="001E6677"/>
    <w:rsid w:val="001E706F"/>
    <w:rsid w:val="001F11BB"/>
    <w:rsid w:val="001F28D4"/>
    <w:rsid w:val="001F308E"/>
    <w:rsid w:val="001F3B7B"/>
    <w:rsid w:val="001F417C"/>
    <w:rsid w:val="001F4971"/>
    <w:rsid w:val="001F5088"/>
    <w:rsid w:val="001F55FC"/>
    <w:rsid w:val="001F6221"/>
    <w:rsid w:val="001F73E3"/>
    <w:rsid w:val="001F7471"/>
    <w:rsid w:val="001F783A"/>
    <w:rsid w:val="00200B44"/>
    <w:rsid w:val="00200F1F"/>
    <w:rsid w:val="00202A23"/>
    <w:rsid w:val="00203AA1"/>
    <w:rsid w:val="002061BF"/>
    <w:rsid w:val="0020699E"/>
    <w:rsid w:val="00207C1F"/>
    <w:rsid w:val="00211028"/>
    <w:rsid w:val="00211C4A"/>
    <w:rsid w:val="00211CAA"/>
    <w:rsid w:val="002125C2"/>
    <w:rsid w:val="0021271E"/>
    <w:rsid w:val="002161F8"/>
    <w:rsid w:val="00217A47"/>
    <w:rsid w:val="002212A4"/>
    <w:rsid w:val="00221388"/>
    <w:rsid w:val="00222488"/>
    <w:rsid w:val="00222E3E"/>
    <w:rsid w:val="00223345"/>
    <w:rsid w:val="00223859"/>
    <w:rsid w:val="002246F1"/>
    <w:rsid w:val="002246F2"/>
    <w:rsid w:val="00224BCA"/>
    <w:rsid w:val="00224BD2"/>
    <w:rsid w:val="002250FD"/>
    <w:rsid w:val="00227771"/>
    <w:rsid w:val="00231508"/>
    <w:rsid w:val="002317FA"/>
    <w:rsid w:val="002332B4"/>
    <w:rsid w:val="00233E84"/>
    <w:rsid w:val="00234139"/>
    <w:rsid w:val="00234293"/>
    <w:rsid w:val="002342CC"/>
    <w:rsid w:val="002342E0"/>
    <w:rsid w:val="00234FE4"/>
    <w:rsid w:val="002354DF"/>
    <w:rsid w:val="00235F91"/>
    <w:rsid w:val="00235FD7"/>
    <w:rsid w:val="00237BFA"/>
    <w:rsid w:val="00237CEF"/>
    <w:rsid w:val="0024020F"/>
    <w:rsid w:val="00241F57"/>
    <w:rsid w:val="00242484"/>
    <w:rsid w:val="00242892"/>
    <w:rsid w:val="00242ECF"/>
    <w:rsid w:val="00243E0F"/>
    <w:rsid w:val="00243E9C"/>
    <w:rsid w:val="00244457"/>
    <w:rsid w:val="00246D19"/>
    <w:rsid w:val="002470DB"/>
    <w:rsid w:val="002472AA"/>
    <w:rsid w:val="00251755"/>
    <w:rsid w:val="00253CDF"/>
    <w:rsid w:val="0025423C"/>
    <w:rsid w:val="00255113"/>
    <w:rsid w:val="0025536A"/>
    <w:rsid w:val="0025562B"/>
    <w:rsid w:val="00255962"/>
    <w:rsid w:val="002561FC"/>
    <w:rsid w:val="00257947"/>
    <w:rsid w:val="00260B4B"/>
    <w:rsid w:val="00261033"/>
    <w:rsid w:val="002619EA"/>
    <w:rsid w:val="00261ED2"/>
    <w:rsid w:val="00263156"/>
    <w:rsid w:val="00263889"/>
    <w:rsid w:val="00264675"/>
    <w:rsid w:val="00264A15"/>
    <w:rsid w:val="00264A52"/>
    <w:rsid w:val="00265E15"/>
    <w:rsid w:val="0027096C"/>
    <w:rsid w:val="00270D7B"/>
    <w:rsid w:val="00271064"/>
    <w:rsid w:val="00271853"/>
    <w:rsid w:val="00272D1B"/>
    <w:rsid w:val="00273331"/>
    <w:rsid w:val="00273F12"/>
    <w:rsid w:val="00274276"/>
    <w:rsid w:val="002746E8"/>
    <w:rsid w:val="00274B2C"/>
    <w:rsid w:val="00275BFE"/>
    <w:rsid w:val="002762BC"/>
    <w:rsid w:val="00276A39"/>
    <w:rsid w:val="00277127"/>
    <w:rsid w:val="00281531"/>
    <w:rsid w:val="00284483"/>
    <w:rsid w:val="002849A0"/>
    <w:rsid w:val="00284F51"/>
    <w:rsid w:val="00285397"/>
    <w:rsid w:val="0028584C"/>
    <w:rsid w:val="0028700A"/>
    <w:rsid w:val="00287A61"/>
    <w:rsid w:val="00291FBF"/>
    <w:rsid w:val="002925C5"/>
    <w:rsid w:val="00293373"/>
    <w:rsid w:val="00294790"/>
    <w:rsid w:val="00295177"/>
    <w:rsid w:val="002954BA"/>
    <w:rsid w:val="00295BA5"/>
    <w:rsid w:val="00296019"/>
    <w:rsid w:val="00296FF7"/>
    <w:rsid w:val="0029754A"/>
    <w:rsid w:val="002A16EC"/>
    <w:rsid w:val="002A2522"/>
    <w:rsid w:val="002A2659"/>
    <w:rsid w:val="002A26AB"/>
    <w:rsid w:val="002A3CCE"/>
    <w:rsid w:val="002A54C4"/>
    <w:rsid w:val="002A5AF4"/>
    <w:rsid w:val="002A5F8C"/>
    <w:rsid w:val="002A6DB7"/>
    <w:rsid w:val="002B0B0A"/>
    <w:rsid w:val="002B1AF2"/>
    <w:rsid w:val="002B2C4D"/>
    <w:rsid w:val="002B2F5C"/>
    <w:rsid w:val="002B3C32"/>
    <w:rsid w:val="002B437B"/>
    <w:rsid w:val="002B4BF0"/>
    <w:rsid w:val="002B5251"/>
    <w:rsid w:val="002B594D"/>
    <w:rsid w:val="002B7145"/>
    <w:rsid w:val="002B7746"/>
    <w:rsid w:val="002B7A29"/>
    <w:rsid w:val="002C0926"/>
    <w:rsid w:val="002C2E90"/>
    <w:rsid w:val="002C39CD"/>
    <w:rsid w:val="002C485E"/>
    <w:rsid w:val="002D0C2F"/>
    <w:rsid w:val="002D0E80"/>
    <w:rsid w:val="002D1404"/>
    <w:rsid w:val="002D2AA3"/>
    <w:rsid w:val="002D34A9"/>
    <w:rsid w:val="002D3B3A"/>
    <w:rsid w:val="002D44F8"/>
    <w:rsid w:val="002D47DF"/>
    <w:rsid w:val="002D5751"/>
    <w:rsid w:val="002D5DC5"/>
    <w:rsid w:val="002D6A26"/>
    <w:rsid w:val="002D7139"/>
    <w:rsid w:val="002E01E6"/>
    <w:rsid w:val="002E077B"/>
    <w:rsid w:val="002E1442"/>
    <w:rsid w:val="002E14C9"/>
    <w:rsid w:val="002E177D"/>
    <w:rsid w:val="002E1F69"/>
    <w:rsid w:val="002E293F"/>
    <w:rsid w:val="002E34E4"/>
    <w:rsid w:val="002E4B91"/>
    <w:rsid w:val="002E594C"/>
    <w:rsid w:val="002E614F"/>
    <w:rsid w:val="002E632A"/>
    <w:rsid w:val="002E78F4"/>
    <w:rsid w:val="002F14C8"/>
    <w:rsid w:val="002F278D"/>
    <w:rsid w:val="002F3C82"/>
    <w:rsid w:val="002F3DA7"/>
    <w:rsid w:val="002F4B08"/>
    <w:rsid w:val="002F60E5"/>
    <w:rsid w:val="002F6292"/>
    <w:rsid w:val="002F6C32"/>
    <w:rsid w:val="002F74FB"/>
    <w:rsid w:val="00300418"/>
    <w:rsid w:val="003015B9"/>
    <w:rsid w:val="003025B9"/>
    <w:rsid w:val="00302874"/>
    <w:rsid w:val="00303871"/>
    <w:rsid w:val="00303D7D"/>
    <w:rsid w:val="003057F2"/>
    <w:rsid w:val="00306125"/>
    <w:rsid w:val="00312055"/>
    <w:rsid w:val="00312CA0"/>
    <w:rsid w:val="00312FD4"/>
    <w:rsid w:val="00313791"/>
    <w:rsid w:val="00313FD1"/>
    <w:rsid w:val="003155FD"/>
    <w:rsid w:val="00316B52"/>
    <w:rsid w:val="0032024A"/>
    <w:rsid w:val="003207AF"/>
    <w:rsid w:val="00320A95"/>
    <w:rsid w:val="00320E83"/>
    <w:rsid w:val="003211EC"/>
    <w:rsid w:val="003238EA"/>
    <w:rsid w:val="00323D73"/>
    <w:rsid w:val="003240DA"/>
    <w:rsid w:val="00326172"/>
    <w:rsid w:val="00326224"/>
    <w:rsid w:val="00326343"/>
    <w:rsid w:val="003263A2"/>
    <w:rsid w:val="00327BE4"/>
    <w:rsid w:val="0033082D"/>
    <w:rsid w:val="003308DB"/>
    <w:rsid w:val="00330AAE"/>
    <w:rsid w:val="003317B9"/>
    <w:rsid w:val="003323FA"/>
    <w:rsid w:val="00332684"/>
    <w:rsid w:val="00332C19"/>
    <w:rsid w:val="00333922"/>
    <w:rsid w:val="0033712E"/>
    <w:rsid w:val="00337B74"/>
    <w:rsid w:val="00341051"/>
    <w:rsid w:val="00341C39"/>
    <w:rsid w:val="00341D9B"/>
    <w:rsid w:val="00342359"/>
    <w:rsid w:val="00342F35"/>
    <w:rsid w:val="003431E5"/>
    <w:rsid w:val="003443E8"/>
    <w:rsid w:val="003452B5"/>
    <w:rsid w:val="003453E3"/>
    <w:rsid w:val="003462F0"/>
    <w:rsid w:val="00346E87"/>
    <w:rsid w:val="00346F14"/>
    <w:rsid w:val="00347965"/>
    <w:rsid w:val="003520EB"/>
    <w:rsid w:val="003525A4"/>
    <w:rsid w:val="003525B1"/>
    <w:rsid w:val="0035387E"/>
    <w:rsid w:val="003538B5"/>
    <w:rsid w:val="0035481F"/>
    <w:rsid w:val="00355835"/>
    <w:rsid w:val="003567AD"/>
    <w:rsid w:val="0036052C"/>
    <w:rsid w:val="00360B1B"/>
    <w:rsid w:val="00360E9F"/>
    <w:rsid w:val="003631A0"/>
    <w:rsid w:val="00363F59"/>
    <w:rsid w:val="003657EE"/>
    <w:rsid w:val="00365DC3"/>
    <w:rsid w:val="0036611D"/>
    <w:rsid w:val="00366488"/>
    <w:rsid w:val="0036684F"/>
    <w:rsid w:val="00366A72"/>
    <w:rsid w:val="003701DF"/>
    <w:rsid w:val="0037133A"/>
    <w:rsid w:val="0037160A"/>
    <w:rsid w:val="00371A94"/>
    <w:rsid w:val="00372A2F"/>
    <w:rsid w:val="00372ED5"/>
    <w:rsid w:val="00373E83"/>
    <w:rsid w:val="003749AD"/>
    <w:rsid w:val="00375329"/>
    <w:rsid w:val="00375409"/>
    <w:rsid w:val="00375A48"/>
    <w:rsid w:val="00381696"/>
    <w:rsid w:val="003817E2"/>
    <w:rsid w:val="00382BBC"/>
    <w:rsid w:val="00383822"/>
    <w:rsid w:val="00384253"/>
    <w:rsid w:val="003856C2"/>
    <w:rsid w:val="003856DE"/>
    <w:rsid w:val="00385BCD"/>
    <w:rsid w:val="00386D9A"/>
    <w:rsid w:val="00387866"/>
    <w:rsid w:val="00387E85"/>
    <w:rsid w:val="0039066F"/>
    <w:rsid w:val="00390B4D"/>
    <w:rsid w:val="0039199D"/>
    <w:rsid w:val="003930BB"/>
    <w:rsid w:val="00393331"/>
    <w:rsid w:val="003945F5"/>
    <w:rsid w:val="00394865"/>
    <w:rsid w:val="0039665F"/>
    <w:rsid w:val="003975B9"/>
    <w:rsid w:val="003A0E6F"/>
    <w:rsid w:val="003A133A"/>
    <w:rsid w:val="003A2190"/>
    <w:rsid w:val="003A22BC"/>
    <w:rsid w:val="003A253A"/>
    <w:rsid w:val="003A2998"/>
    <w:rsid w:val="003A3F56"/>
    <w:rsid w:val="003A6E73"/>
    <w:rsid w:val="003A7373"/>
    <w:rsid w:val="003A77DA"/>
    <w:rsid w:val="003B0B94"/>
    <w:rsid w:val="003B14D8"/>
    <w:rsid w:val="003B1B5C"/>
    <w:rsid w:val="003B1CEE"/>
    <w:rsid w:val="003B2F7F"/>
    <w:rsid w:val="003B3630"/>
    <w:rsid w:val="003B4CAD"/>
    <w:rsid w:val="003B67F9"/>
    <w:rsid w:val="003B698D"/>
    <w:rsid w:val="003B7EBD"/>
    <w:rsid w:val="003C0617"/>
    <w:rsid w:val="003C3167"/>
    <w:rsid w:val="003C3375"/>
    <w:rsid w:val="003C35AF"/>
    <w:rsid w:val="003C39DA"/>
    <w:rsid w:val="003C5215"/>
    <w:rsid w:val="003C61BA"/>
    <w:rsid w:val="003C6518"/>
    <w:rsid w:val="003C6668"/>
    <w:rsid w:val="003D0067"/>
    <w:rsid w:val="003D0166"/>
    <w:rsid w:val="003D06C9"/>
    <w:rsid w:val="003D21DA"/>
    <w:rsid w:val="003D2459"/>
    <w:rsid w:val="003D24E3"/>
    <w:rsid w:val="003D2858"/>
    <w:rsid w:val="003D2CEE"/>
    <w:rsid w:val="003D314F"/>
    <w:rsid w:val="003D349D"/>
    <w:rsid w:val="003D375A"/>
    <w:rsid w:val="003D376B"/>
    <w:rsid w:val="003D37D1"/>
    <w:rsid w:val="003D4333"/>
    <w:rsid w:val="003D43B2"/>
    <w:rsid w:val="003D5349"/>
    <w:rsid w:val="003D5CDA"/>
    <w:rsid w:val="003D5D1B"/>
    <w:rsid w:val="003D6703"/>
    <w:rsid w:val="003D6B1F"/>
    <w:rsid w:val="003D720F"/>
    <w:rsid w:val="003E3346"/>
    <w:rsid w:val="003E3894"/>
    <w:rsid w:val="003E42D9"/>
    <w:rsid w:val="003E6884"/>
    <w:rsid w:val="003E726F"/>
    <w:rsid w:val="003F09FF"/>
    <w:rsid w:val="003F14E6"/>
    <w:rsid w:val="003F1B25"/>
    <w:rsid w:val="003F24FE"/>
    <w:rsid w:val="003F2FED"/>
    <w:rsid w:val="003F413D"/>
    <w:rsid w:val="003F5296"/>
    <w:rsid w:val="003F55CE"/>
    <w:rsid w:val="003F6099"/>
    <w:rsid w:val="003F612D"/>
    <w:rsid w:val="003F6528"/>
    <w:rsid w:val="003F70C8"/>
    <w:rsid w:val="00400417"/>
    <w:rsid w:val="00401BCD"/>
    <w:rsid w:val="0040373A"/>
    <w:rsid w:val="00403CFF"/>
    <w:rsid w:val="00403E95"/>
    <w:rsid w:val="00404690"/>
    <w:rsid w:val="00404888"/>
    <w:rsid w:val="00404C50"/>
    <w:rsid w:val="00404D8C"/>
    <w:rsid w:val="00404EA8"/>
    <w:rsid w:val="00405221"/>
    <w:rsid w:val="00405F1A"/>
    <w:rsid w:val="004064A6"/>
    <w:rsid w:val="00406F5D"/>
    <w:rsid w:val="004111B0"/>
    <w:rsid w:val="0041420E"/>
    <w:rsid w:val="00416643"/>
    <w:rsid w:val="0041704D"/>
    <w:rsid w:val="004245FA"/>
    <w:rsid w:val="00424D93"/>
    <w:rsid w:val="004253A7"/>
    <w:rsid w:val="004255A2"/>
    <w:rsid w:val="004277D1"/>
    <w:rsid w:val="00427E94"/>
    <w:rsid w:val="00427EB1"/>
    <w:rsid w:val="0043065B"/>
    <w:rsid w:val="004319E5"/>
    <w:rsid w:val="00433466"/>
    <w:rsid w:val="004334F8"/>
    <w:rsid w:val="004342B3"/>
    <w:rsid w:val="004348B8"/>
    <w:rsid w:val="00435E91"/>
    <w:rsid w:val="00436A2B"/>
    <w:rsid w:val="004374BB"/>
    <w:rsid w:val="00440944"/>
    <w:rsid w:val="004424DB"/>
    <w:rsid w:val="0044306C"/>
    <w:rsid w:val="00445943"/>
    <w:rsid w:val="00446FF8"/>
    <w:rsid w:val="00447B2D"/>
    <w:rsid w:val="0045112B"/>
    <w:rsid w:val="0045133A"/>
    <w:rsid w:val="0045188F"/>
    <w:rsid w:val="00453AA5"/>
    <w:rsid w:val="00454632"/>
    <w:rsid w:val="00456656"/>
    <w:rsid w:val="004572C4"/>
    <w:rsid w:val="00457398"/>
    <w:rsid w:val="004600F5"/>
    <w:rsid w:val="004606A3"/>
    <w:rsid w:val="004607E0"/>
    <w:rsid w:val="004617EA"/>
    <w:rsid w:val="00461B4B"/>
    <w:rsid w:val="00462325"/>
    <w:rsid w:val="00462EB7"/>
    <w:rsid w:val="0046399B"/>
    <w:rsid w:val="00464BC8"/>
    <w:rsid w:val="00465211"/>
    <w:rsid w:val="004663EA"/>
    <w:rsid w:val="00466740"/>
    <w:rsid w:val="00467492"/>
    <w:rsid w:val="004702F5"/>
    <w:rsid w:val="004713B6"/>
    <w:rsid w:val="00472812"/>
    <w:rsid w:val="00472BD5"/>
    <w:rsid w:val="00474033"/>
    <w:rsid w:val="00476D6E"/>
    <w:rsid w:val="00477268"/>
    <w:rsid w:val="0047737A"/>
    <w:rsid w:val="00481498"/>
    <w:rsid w:val="00481D87"/>
    <w:rsid w:val="004825C1"/>
    <w:rsid w:val="0048308C"/>
    <w:rsid w:val="0048316C"/>
    <w:rsid w:val="004833C3"/>
    <w:rsid w:val="004840B2"/>
    <w:rsid w:val="00485849"/>
    <w:rsid w:val="00485D43"/>
    <w:rsid w:val="00486E30"/>
    <w:rsid w:val="00487D9A"/>
    <w:rsid w:val="00491F50"/>
    <w:rsid w:val="004922F9"/>
    <w:rsid w:val="00493096"/>
    <w:rsid w:val="004947D4"/>
    <w:rsid w:val="0049499A"/>
    <w:rsid w:val="00494FF9"/>
    <w:rsid w:val="00495C10"/>
    <w:rsid w:val="00496C3E"/>
    <w:rsid w:val="0049707E"/>
    <w:rsid w:val="00497E33"/>
    <w:rsid w:val="004A0D18"/>
    <w:rsid w:val="004A1439"/>
    <w:rsid w:val="004A1C8F"/>
    <w:rsid w:val="004A22CE"/>
    <w:rsid w:val="004A2BFD"/>
    <w:rsid w:val="004A2DB6"/>
    <w:rsid w:val="004A700C"/>
    <w:rsid w:val="004A75B1"/>
    <w:rsid w:val="004A770C"/>
    <w:rsid w:val="004B0172"/>
    <w:rsid w:val="004B02C9"/>
    <w:rsid w:val="004B0F49"/>
    <w:rsid w:val="004B348F"/>
    <w:rsid w:val="004B3A46"/>
    <w:rsid w:val="004B4804"/>
    <w:rsid w:val="004B497C"/>
    <w:rsid w:val="004B5038"/>
    <w:rsid w:val="004B5267"/>
    <w:rsid w:val="004B5FDF"/>
    <w:rsid w:val="004B667F"/>
    <w:rsid w:val="004B6B3A"/>
    <w:rsid w:val="004B7454"/>
    <w:rsid w:val="004B7A57"/>
    <w:rsid w:val="004C0162"/>
    <w:rsid w:val="004C049F"/>
    <w:rsid w:val="004C1D61"/>
    <w:rsid w:val="004C3E8B"/>
    <w:rsid w:val="004C3EC0"/>
    <w:rsid w:val="004C4040"/>
    <w:rsid w:val="004C49B4"/>
    <w:rsid w:val="004C564E"/>
    <w:rsid w:val="004C61B4"/>
    <w:rsid w:val="004C7055"/>
    <w:rsid w:val="004C7971"/>
    <w:rsid w:val="004C7D4B"/>
    <w:rsid w:val="004D0307"/>
    <w:rsid w:val="004D08FF"/>
    <w:rsid w:val="004D0971"/>
    <w:rsid w:val="004D14A6"/>
    <w:rsid w:val="004D2170"/>
    <w:rsid w:val="004D3A3F"/>
    <w:rsid w:val="004D48A3"/>
    <w:rsid w:val="004D4B70"/>
    <w:rsid w:val="004D5737"/>
    <w:rsid w:val="004D59E8"/>
    <w:rsid w:val="004D6A97"/>
    <w:rsid w:val="004E10ED"/>
    <w:rsid w:val="004E1AA8"/>
    <w:rsid w:val="004E207F"/>
    <w:rsid w:val="004E3267"/>
    <w:rsid w:val="004E32E2"/>
    <w:rsid w:val="004E3561"/>
    <w:rsid w:val="004E3B44"/>
    <w:rsid w:val="004E7430"/>
    <w:rsid w:val="004E7A65"/>
    <w:rsid w:val="004F24E7"/>
    <w:rsid w:val="004F34D9"/>
    <w:rsid w:val="004F3CA1"/>
    <w:rsid w:val="0050010D"/>
    <w:rsid w:val="005011D3"/>
    <w:rsid w:val="005024CC"/>
    <w:rsid w:val="00503D4E"/>
    <w:rsid w:val="00504740"/>
    <w:rsid w:val="005054B5"/>
    <w:rsid w:val="0050698F"/>
    <w:rsid w:val="00506D76"/>
    <w:rsid w:val="00514736"/>
    <w:rsid w:val="00515204"/>
    <w:rsid w:val="00515396"/>
    <w:rsid w:val="005156E8"/>
    <w:rsid w:val="005167DB"/>
    <w:rsid w:val="00517AF7"/>
    <w:rsid w:val="00517BE7"/>
    <w:rsid w:val="005208FE"/>
    <w:rsid w:val="00520BE5"/>
    <w:rsid w:val="005213D4"/>
    <w:rsid w:val="00521F71"/>
    <w:rsid w:val="00522024"/>
    <w:rsid w:val="00524F7F"/>
    <w:rsid w:val="00525646"/>
    <w:rsid w:val="0052564F"/>
    <w:rsid w:val="00525E1D"/>
    <w:rsid w:val="0052646A"/>
    <w:rsid w:val="00526E4B"/>
    <w:rsid w:val="005271D7"/>
    <w:rsid w:val="00531324"/>
    <w:rsid w:val="00533DF3"/>
    <w:rsid w:val="005357B1"/>
    <w:rsid w:val="005365D0"/>
    <w:rsid w:val="005372CD"/>
    <w:rsid w:val="00537EFE"/>
    <w:rsid w:val="00540E4C"/>
    <w:rsid w:val="00541B07"/>
    <w:rsid w:val="00544ACA"/>
    <w:rsid w:val="005459DB"/>
    <w:rsid w:val="00546EB6"/>
    <w:rsid w:val="00547608"/>
    <w:rsid w:val="005518A5"/>
    <w:rsid w:val="00552867"/>
    <w:rsid w:val="005537F2"/>
    <w:rsid w:val="00554167"/>
    <w:rsid w:val="005545E4"/>
    <w:rsid w:val="00555FE0"/>
    <w:rsid w:val="005561BE"/>
    <w:rsid w:val="005637DC"/>
    <w:rsid w:val="005637E8"/>
    <w:rsid w:val="0056637F"/>
    <w:rsid w:val="0056735A"/>
    <w:rsid w:val="00567BEC"/>
    <w:rsid w:val="00567FC3"/>
    <w:rsid w:val="00571451"/>
    <w:rsid w:val="0057172B"/>
    <w:rsid w:val="00572ECF"/>
    <w:rsid w:val="005745FA"/>
    <w:rsid w:val="00574972"/>
    <w:rsid w:val="00574C75"/>
    <w:rsid w:val="0057505D"/>
    <w:rsid w:val="005757DF"/>
    <w:rsid w:val="00576CA4"/>
    <w:rsid w:val="005777FF"/>
    <w:rsid w:val="00577C79"/>
    <w:rsid w:val="00581363"/>
    <w:rsid w:val="005817C5"/>
    <w:rsid w:val="00581EB9"/>
    <w:rsid w:val="005821DA"/>
    <w:rsid w:val="00582979"/>
    <w:rsid w:val="00585EBB"/>
    <w:rsid w:val="00586477"/>
    <w:rsid w:val="0058660A"/>
    <w:rsid w:val="00587DA8"/>
    <w:rsid w:val="00590140"/>
    <w:rsid w:val="005903B4"/>
    <w:rsid w:val="0059485E"/>
    <w:rsid w:val="0059614D"/>
    <w:rsid w:val="005961FD"/>
    <w:rsid w:val="0059718C"/>
    <w:rsid w:val="005979AB"/>
    <w:rsid w:val="00597BBD"/>
    <w:rsid w:val="005A0563"/>
    <w:rsid w:val="005A254C"/>
    <w:rsid w:val="005A27F7"/>
    <w:rsid w:val="005A32A3"/>
    <w:rsid w:val="005A343E"/>
    <w:rsid w:val="005A3690"/>
    <w:rsid w:val="005A4408"/>
    <w:rsid w:val="005A4E04"/>
    <w:rsid w:val="005A51CD"/>
    <w:rsid w:val="005A6A9C"/>
    <w:rsid w:val="005A75F1"/>
    <w:rsid w:val="005B019C"/>
    <w:rsid w:val="005B0957"/>
    <w:rsid w:val="005B0BFA"/>
    <w:rsid w:val="005B17C2"/>
    <w:rsid w:val="005B2399"/>
    <w:rsid w:val="005B2E5E"/>
    <w:rsid w:val="005B4BA5"/>
    <w:rsid w:val="005B6136"/>
    <w:rsid w:val="005B6598"/>
    <w:rsid w:val="005B742C"/>
    <w:rsid w:val="005B767D"/>
    <w:rsid w:val="005C08F9"/>
    <w:rsid w:val="005C0A9F"/>
    <w:rsid w:val="005C1981"/>
    <w:rsid w:val="005C1CAC"/>
    <w:rsid w:val="005C2E1F"/>
    <w:rsid w:val="005C4311"/>
    <w:rsid w:val="005C474A"/>
    <w:rsid w:val="005C505F"/>
    <w:rsid w:val="005C7B14"/>
    <w:rsid w:val="005D0014"/>
    <w:rsid w:val="005D080B"/>
    <w:rsid w:val="005D0D98"/>
    <w:rsid w:val="005D3F5F"/>
    <w:rsid w:val="005D450D"/>
    <w:rsid w:val="005D6A7D"/>
    <w:rsid w:val="005E1B38"/>
    <w:rsid w:val="005E20CC"/>
    <w:rsid w:val="005E39D5"/>
    <w:rsid w:val="005E44E4"/>
    <w:rsid w:val="005E4F15"/>
    <w:rsid w:val="005E62B4"/>
    <w:rsid w:val="005E699F"/>
    <w:rsid w:val="005E6A32"/>
    <w:rsid w:val="005E6CE5"/>
    <w:rsid w:val="005E6F00"/>
    <w:rsid w:val="005E730A"/>
    <w:rsid w:val="005F062C"/>
    <w:rsid w:val="005F24FF"/>
    <w:rsid w:val="005F3049"/>
    <w:rsid w:val="005F3104"/>
    <w:rsid w:val="005F5A9A"/>
    <w:rsid w:val="005F635E"/>
    <w:rsid w:val="005F744E"/>
    <w:rsid w:val="006013B8"/>
    <w:rsid w:val="0060247E"/>
    <w:rsid w:val="006034B4"/>
    <w:rsid w:val="0060411A"/>
    <w:rsid w:val="00604E2A"/>
    <w:rsid w:val="00606738"/>
    <w:rsid w:val="00612677"/>
    <w:rsid w:val="0061267F"/>
    <w:rsid w:val="006126B6"/>
    <w:rsid w:val="00616AF0"/>
    <w:rsid w:val="0061728A"/>
    <w:rsid w:val="00620020"/>
    <w:rsid w:val="00620EC5"/>
    <w:rsid w:val="006219FA"/>
    <w:rsid w:val="00622AEA"/>
    <w:rsid w:val="00624A44"/>
    <w:rsid w:val="00626F01"/>
    <w:rsid w:val="00627A29"/>
    <w:rsid w:val="006301BC"/>
    <w:rsid w:val="00631539"/>
    <w:rsid w:val="006320CF"/>
    <w:rsid w:val="006328E2"/>
    <w:rsid w:val="00634693"/>
    <w:rsid w:val="00635271"/>
    <w:rsid w:val="00640834"/>
    <w:rsid w:val="0064208F"/>
    <w:rsid w:val="00643ABD"/>
    <w:rsid w:val="006445D3"/>
    <w:rsid w:val="00647C11"/>
    <w:rsid w:val="00647D25"/>
    <w:rsid w:val="00650D66"/>
    <w:rsid w:val="00651B99"/>
    <w:rsid w:val="0065257A"/>
    <w:rsid w:val="006527B5"/>
    <w:rsid w:val="0065280E"/>
    <w:rsid w:val="00653021"/>
    <w:rsid w:val="00654F6D"/>
    <w:rsid w:val="00657AFE"/>
    <w:rsid w:val="006605BE"/>
    <w:rsid w:val="006606EF"/>
    <w:rsid w:val="006620FA"/>
    <w:rsid w:val="006622A7"/>
    <w:rsid w:val="006623B2"/>
    <w:rsid w:val="006627C3"/>
    <w:rsid w:val="0066327E"/>
    <w:rsid w:val="006641A0"/>
    <w:rsid w:val="006643A9"/>
    <w:rsid w:val="00664428"/>
    <w:rsid w:val="00665C51"/>
    <w:rsid w:val="00665E91"/>
    <w:rsid w:val="006660DA"/>
    <w:rsid w:val="00666CFF"/>
    <w:rsid w:val="006720AB"/>
    <w:rsid w:val="00672F81"/>
    <w:rsid w:val="006733AE"/>
    <w:rsid w:val="0067360D"/>
    <w:rsid w:val="00673934"/>
    <w:rsid w:val="00675D6A"/>
    <w:rsid w:val="0067707A"/>
    <w:rsid w:val="00677785"/>
    <w:rsid w:val="00677BD8"/>
    <w:rsid w:val="00680CA3"/>
    <w:rsid w:val="00682130"/>
    <w:rsid w:val="006834C1"/>
    <w:rsid w:val="00683CDC"/>
    <w:rsid w:val="00684276"/>
    <w:rsid w:val="00684F07"/>
    <w:rsid w:val="00685FE9"/>
    <w:rsid w:val="006865DB"/>
    <w:rsid w:val="00686853"/>
    <w:rsid w:val="0068712D"/>
    <w:rsid w:val="00687A42"/>
    <w:rsid w:val="00687DF6"/>
    <w:rsid w:val="00690045"/>
    <w:rsid w:val="00690DAE"/>
    <w:rsid w:val="006910AA"/>
    <w:rsid w:val="00691D15"/>
    <w:rsid w:val="00692797"/>
    <w:rsid w:val="006940DB"/>
    <w:rsid w:val="006942FD"/>
    <w:rsid w:val="006944D2"/>
    <w:rsid w:val="00694696"/>
    <w:rsid w:val="0069559A"/>
    <w:rsid w:val="00696FD8"/>
    <w:rsid w:val="006970F0"/>
    <w:rsid w:val="00697B3C"/>
    <w:rsid w:val="00697FDC"/>
    <w:rsid w:val="006A1AB3"/>
    <w:rsid w:val="006A40C7"/>
    <w:rsid w:val="006A5134"/>
    <w:rsid w:val="006A6268"/>
    <w:rsid w:val="006A6DA6"/>
    <w:rsid w:val="006A73F6"/>
    <w:rsid w:val="006A775F"/>
    <w:rsid w:val="006A779D"/>
    <w:rsid w:val="006A77C0"/>
    <w:rsid w:val="006A7A52"/>
    <w:rsid w:val="006B160A"/>
    <w:rsid w:val="006B2122"/>
    <w:rsid w:val="006B604C"/>
    <w:rsid w:val="006C088A"/>
    <w:rsid w:val="006C2443"/>
    <w:rsid w:val="006C265A"/>
    <w:rsid w:val="006C2835"/>
    <w:rsid w:val="006C3E9A"/>
    <w:rsid w:val="006C468A"/>
    <w:rsid w:val="006C4F3E"/>
    <w:rsid w:val="006C50C1"/>
    <w:rsid w:val="006C6005"/>
    <w:rsid w:val="006C63B2"/>
    <w:rsid w:val="006C6951"/>
    <w:rsid w:val="006C70BD"/>
    <w:rsid w:val="006D1C2A"/>
    <w:rsid w:val="006D1E58"/>
    <w:rsid w:val="006D241C"/>
    <w:rsid w:val="006D2443"/>
    <w:rsid w:val="006D26CD"/>
    <w:rsid w:val="006D3812"/>
    <w:rsid w:val="006D4F49"/>
    <w:rsid w:val="006D6436"/>
    <w:rsid w:val="006D67D5"/>
    <w:rsid w:val="006D6C95"/>
    <w:rsid w:val="006D6DF8"/>
    <w:rsid w:val="006D70F6"/>
    <w:rsid w:val="006E0255"/>
    <w:rsid w:val="006E03F4"/>
    <w:rsid w:val="006E105B"/>
    <w:rsid w:val="006E119F"/>
    <w:rsid w:val="006E126B"/>
    <w:rsid w:val="006E2CBE"/>
    <w:rsid w:val="006E34BD"/>
    <w:rsid w:val="006E4B86"/>
    <w:rsid w:val="006E6594"/>
    <w:rsid w:val="006E6698"/>
    <w:rsid w:val="006E669E"/>
    <w:rsid w:val="006F05BD"/>
    <w:rsid w:val="006F335F"/>
    <w:rsid w:val="006F3F8E"/>
    <w:rsid w:val="006F3FC7"/>
    <w:rsid w:val="006F419A"/>
    <w:rsid w:val="006F445D"/>
    <w:rsid w:val="006F49D5"/>
    <w:rsid w:val="006F56DF"/>
    <w:rsid w:val="006F6443"/>
    <w:rsid w:val="006F7152"/>
    <w:rsid w:val="006F75D0"/>
    <w:rsid w:val="007019B4"/>
    <w:rsid w:val="00701A55"/>
    <w:rsid w:val="00702950"/>
    <w:rsid w:val="0070306E"/>
    <w:rsid w:val="007032BA"/>
    <w:rsid w:val="0070419B"/>
    <w:rsid w:val="00706552"/>
    <w:rsid w:val="007073E3"/>
    <w:rsid w:val="00707E6A"/>
    <w:rsid w:val="00713976"/>
    <w:rsid w:val="00714265"/>
    <w:rsid w:val="007144AE"/>
    <w:rsid w:val="00714753"/>
    <w:rsid w:val="0071517D"/>
    <w:rsid w:val="00715FAB"/>
    <w:rsid w:val="0071778D"/>
    <w:rsid w:val="00721D99"/>
    <w:rsid w:val="00722B42"/>
    <w:rsid w:val="00724A09"/>
    <w:rsid w:val="00725B5A"/>
    <w:rsid w:val="00725FC1"/>
    <w:rsid w:val="007266E9"/>
    <w:rsid w:val="00726DBD"/>
    <w:rsid w:val="007270F6"/>
    <w:rsid w:val="007273C6"/>
    <w:rsid w:val="00727707"/>
    <w:rsid w:val="00730598"/>
    <w:rsid w:val="00733FD1"/>
    <w:rsid w:val="007355C1"/>
    <w:rsid w:val="0073697B"/>
    <w:rsid w:val="007374CD"/>
    <w:rsid w:val="00737D34"/>
    <w:rsid w:val="00740175"/>
    <w:rsid w:val="00740799"/>
    <w:rsid w:val="00741C01"/>
    <w:rsid w:val="00741DAB"/>
    <w:rsid w:val="007440C7"/>
    <w:rsid w:val="007441FC"/>
    <w:rsid w:val="00744F41"/>
    <w:rsid w:val="00746B4C"/>
    <w:rsid w:val="00747265"/>
    <w:rsid w:val="007476D3"/>
    <w:rsid w:val="0074787A"/>
    <w:rsid w:val="00750900"/>
    <w:rsid w:val="00751C14"/>
    <w:rsid w:val="00752826"/>
    <w:rsid w:val="00752DA8"/>
    <w:rsid w:val="00753545"/>
    <w:rsid w:val="00754216"/>
    <w:rsid w:val="007542A4"/>
    <w:rsid w:val="00755690"/>
    <w:rsid w:val="00757131"/>
    <w:rsid w:val="007620AB"/>
    <w:rsid w:val="0076237E"/>
    <w:rsid w:val="0076269E"/>
    <w:rsid w:val="007634DE"/>
    <w:rsid w:val="007642CC"/>
    <w:rsid w:val="00765ADB"/>
    <w:rsid w:val="00766275"/>
    <w:rsid w:val="00766747"/>
    <w:rsid w:val="00767D88"/>
    <w:rsid w:val="00767DC7"/>
    <w:rsid w:val="00771B15"/>
    <w:rsid w:val="00771D5B"/>
    <w:rsid w:val="00772244"/>
    <w:rsid w:val="0077259E"/>
    <w:rsid w:val="007738E2"/>
    <w:rsid w:val="007746CF"/>
    <w:rsid w:val="00776BC8"/>
    <w:rsid w:val="0078170A"/>
    <w:rsid w:val="0078235E"/>
    <w:rsid w:val="00783005"/>
    <w:rsid w:val="00783149"/>
    <w:rsid w:val="00785CB5"/>
    <w:rsid w:val="0078636B"/>
    <w:rsid w:val="00792427"/>
    <w:rsid w:val="00792964"/>
    <w:rsid w:val="0079340C"/>
    <w:rsid w:val="007A0002"/>
    <w:rsid w:val="007A10E9"/>
    <w:rsid w:val="007A1995"/>
    <w:rsid w:val="007A3AC7"/>
    <w:rsid w:val="007A3AE0"/>
    <w:rsid w:val="007A3CBC"/>
    <w:rsid w:val="007A3E97"/>
    <w:rsid w:val="007A415C"/>
    <w:rsid w:val="007A5E73"/>
    <w:rsid w:val="007A6DAF"/>
    <w:rsid w:val="007A79DA"/>
    <w:rsid w:val="007A7EE5"/>
    <w:rsid w:val="007B0DB5"/>
    <w:rsid w:val="007B1331"/>
    <w:rsid w:val="007B15AE"/>
    <w:rsid w:val="007B19E9"/>
    <w:rsid w:val="007B1E9B"/>
    <w:rsid w:val="007B252F"/>
    <w:rsid w:val="007B2806"/>
    <w:rsid w:val="007B2FE4"/>
    <w:rsid w:val="007B4246"/>
    <w:rsid w:val="007B55BB"/>
    <w:rsid w:val="007B6BD9"/>
    <w:rsid w:val="007B6E2E"/>
    <w:rsid w:val="007C18DE"/>
    <w:rsid w:val="007C2822"/>
    <w:rsid w:val="007C3E4B"/>
    <w:rsid w:val="007C60FC"/>
    <w:rsid w:val="007C64E7"/>
    <w:rsid w:val="007D0308"/>
    <w:rsid w:val="007D0547"/>
    <w:rsid w:val="007D0633"/>
    <w:rsid w:val="007D0FAC"/>
    <w:rsid w:val="007D2CCA"/>
    <w:rsid w:val="007D2E63"/>
    <w:rsid w:val="007D38A9"/>
    <w:rsid w:val="007D44F4"/>
    <w:rsid w:val="007D5537"/>
    <w:rsid w:val="007D662B"/>
    <w:rsid w:val="007D70B4"/>
    <w:rsid w:val="007E074F"/>
    <w:rsid w:val="007E1A31"/>
    <w:rsid w:val="007E2DC9"/>
    <w:rsid w:val="007E43E2"/>
    <w:rsid w:val="007E54F7"/>
    <w:rsid w:val="007E62D9"/>
    <w:rsid w:val="007E7771"/>
    <w:rsid w:val="007F26EB"/>
    <w:rsid w:val="007F480D"/>
    <w:rsid w:val="007F50DA"/>
    <w:rsid w:val="007F59D5"/>
    <w:rsid w:val="0080158A"/>
    <w:rsid w:val="008019E9"/>
    <w:rsid w:val="00801E63"/>
    <w:rsid w:val="00802214"/>
    <w:rsid w:val="00805840"/>
    <w:rsid w:val="00805FB7"/>
    <w:rsid w:val="0080681C"/>
    <w:rsid w:val="00806FCD"/>
    <w:rsid w:val="00807D91"/>
    <w:rsid w:val="00810EAA"/>
    <w:rsid w:val="0081260B"/>
    <w:rsid w:val="00814CD1"/>
    <w:rsid w:val="00814D34"/>
    <w:rsid w:val="00816BDB"/>
    <w:rsid w:val="0081780C"/>
    <w:rsid w:val="008207A4"/>
    <w:rsid w:val="00820ED5"/>
    <w:rsid w:val="008234C1"/>
    <w:rsid w:val="00824CFA"/>
    <w:rsid w:val="0082553A"/>
    <w:rsid w:val="00825D88"/>
    <w:rsid w:val="00826259"/>
    <w:rsid w:val="00827A04"/>
    <w:rsid w:val="00830F0E"/>
    <w:rsid w:val="00833002"/>
    <w:rsid w:val="00833261"/>
    <w:rsid w:val="00833487"/>
    <w:rsid w:val="00833C70"/>
    <w:rsid w:val="0083428D"/>
    <w:rsid w:val="00834C7C"/>
    <w:rsid w:val="0083713F"/>
    <w:rsid w:val="00837548"/>
    <w:rsid w:val="00837C57"/>
    <w:rsid w:val="008407FE"/>
    <w:rsid w:val="00840E34"/>
    <w:rsid w:val="00841177"/>
    <w:rsid w:val="00842949"/>
    <w:rsid w:val="00842AE6"/>
    <w:rsid w:val="00842DE7"/>
    <w:rsid w:val="00843399"/>
    <w:rsid w:val="00844927"/>
    <w:rsid w:val="0084625A"/>
    <w:rsid w:val="00846A3C"/>
    <w:rsid w:val="008472AA"/>
    <w:rsid w:val="00851D43"/>
    <w:rsid w:val="00853974"/>
    <w:rsid w:val="008542EF"/>
    <w:rsid w:val="0085461F"/>
    <w:rsid w:val="00856C74"/>
    <w:rsid w:val="00857B45"/>
    <w:rsid w:val="00860149"/>
    <w:rsid w:val="00860F6A"/>
    <w:rsid w:val="0086209A"/>
    <w:rsid w:val="008626DE"/>
    <w:rsid w:val="00862AE2"/>
    <w:rsid w:val="00862B1E"/>
    <w:rsid w:val="00863165"/>
    <w:rsid w:val="00863DB4"/>
    <w:rsid w:val="0086528C"/>
    <w:rsid w:val="0086561B"/>
    <w:rsid w:val="008659FB"/>
    <w:rsid w:val="00867AD3"/>
    <w:rsid w:val="00871381"/>
    <w:rsid w:val="00872C7F"/>
    <w:rsid w:val="00873AA9"/>
    <w:rsid w:val="00875ACF"/>
    <w:rsid w:val="00876B9F"/>
    <w:rsid w:val="00880902"/>
    <w:rsid w:val="008815B2"/>
    <w:rsid w:val="00881624"/>
    <w:rsid w:val="00882108"/>
    <w:rsid w:val="00882162"/>
    <w:rsid w:val="008825C0"/>
    <w:rsid w:val="00883CD0"/>
    <w:rsid w:val="00883D82"/>
    <w:rsid w:val="008863DF"/>
    <w:rsid w:val="00890B8C"/>
    <w:rsid w:val="00891DDB"/>
    <w:rsid w:val="008926CB"/>
    <w:rsid w:val="00892BE1"/>
    <w:rsid w:val="00893382"/>
    <w:rsid w:val="00893FD4"/>
    <w:rsid w:val="00896842"/>
    <w:rsid w:val="00897873"/>
    <w:rsid w:val="00897F5A"/>
    <w:rsid w:val="008A38AA"/>
    <w:rsid w:val="008A4329"/>
    <w:rsid w:val="008A4364"/>
    <w:rsid w:val="008A60E2"/>
    <w:rsid w:val="008A75F0"/>
    <w:rsid w:val="008A795B"/>
    <w:rsid w:val="008B0F78"/>
    <w:rsid w:val="008B0F88"/>
    <w:rsid w:val="008B1BB0"/>
    <w:rsid w:val="008B1D1D"/>
    <w:rsid w:val="008B2FB4"/>
    <w:rsid w:val="008B3CF9"/>
    <w:rsid w:val="008B5DF7"/>
    <w:rsid w:val="008B75CE"/>
    <w:rsid w:val="008C012B"/>
    <w:rsid w:val="008C049E"/>
    <w:rsid w:val="008C165A"/>
    <w:rsid w:val="008C275C"/>
    <w:rsid w:val="008C2A4C"/>
    <w:rsid w:val="008C334B"/>
    <w:rsid w:val="008C4C5B"/>
    <w:rsid w:val="008C5402"/>
    <w:rsid w:val="008C5983"/>
    <w:rsid w:val="008C5EBA"/>
    <w:rsid w:val="008C69C3"/>
    <w:rsid w:val="008C6C11"/>
    <w:rsid w:val="008C746B"/>
    <w:rsid w:val="008C76E7"/>
    <w:rsid w:val="008C7D7D"/>
    <w:rsid w:val="008D08CE"/>
    <w:rsid w:val="008D1463"/>
    <w:rsid w:val="008D19E7"/>
    <w:rsid w:val="008D1CDF"/>
    <w:rsid w:val="008D2BED"/>
    <w:rsid w:val="008D32CD"/>
    <w:rsid w:val="008D39A5"/>
    <w:rsid w:val="008D4882"/>
    <w:rsid w:val="008D51BB"/>
    <w:rsid w:val="008D5737"/>
    <w:rsid w:val="008D6622"/>
    <w:rsid w:val="008D6E2D"/>
    <w:rsid w:val="008E1067"/>
    <w:rsid w:val="008E2430"/>
    <w:rsid w:val="008E2BED"/>
    <w:rsid w:val="008E3FB6"/>
    <w:rsid w:val="008E5735"/>
    <w:rsid w:val="008E60EA"/>
    <w:rsid w:val="008E64B6"/>
    <w:rsid w:val="008E6697"/>
    <w:rsid w:val="008E67CD"/>
    <w:rsid w:val="008E70C2"/>
    <w:rsid w:val="008E7A57"/>
    <w:rsid w:val="008F35E7"/>
    <w:rsid w:val="008F5686"/>
    <w:rsid w:val="008F64E2"/>
    <w:rsid w:val="008F6683"/>
    <w:rsid w:val="008F710E"/>
    <w:rsid w:val="008F7337"/>
    <w:rsid w:val="008F7AD2"/>
    <w:rsid w:val="00900AD1"/>
    <w:rsid w:val="00900F64"/>
    <w:rsid w:val="00903343"/>
    <w:rsid w:val="0090399B"/>
    <w:rsid w:val="00904983"/>
    <w:rsid w:val="009053B6"/>
    <w:rsid w:val="00905D02"/>
    <w:rsid w:val="0090600B"/>
    <w:rsid w:val="00911034"/>
    <w:rsid w:val="00912412"/>
    <w:rsid w:val="00913379"/>
    <w:rsid w:val="0091355D"/>
    <w:rsid w:val="009135AF"/>
    <w:rsid w:val="00914751"/>
    <w:rsid w:val="00914923"/>
    <w:rsid w:val="0091553C"/>
    <w:rsid w:val="0091614C"/>
    <w:rsid w:val="00916564"/>
    <w:rsid w:val="00916982"/>
    <w:rsid w:val="00916F31"/>
    <w:rsid w:val="0091786E"/>
    <w:rsid w:val="00921785"/>
    <w:rsid w:val="0092256E"/>
    <w:rsid w:val="00923AFC"/>
    <w:rsid w:val="00925ABF"/>
    <w:rsid w:val="00927C9C"/>
    <w:rsid w:val="009309BA"/>
    <w:rsid w:val="00931167"/>
    <w:rsid w:val="00931B1C"/>
    <w:rsid w:val="00931CD8"/>
    <w:rsid w:val="00932A1E"/>
    <w:rsid w:val="009343E0"/>
    <w:rsid w:val="0093459C"/>
    <w:rsid w:val="0093497D"/>
    <w:rsid w:val="00934B97"/>
    <w:rsid w:val="00935BBF"/>
    <w:rsid w:val="0093733F"/>
    <w:rsid w:val="00937922"/>
    <w:rsid w:val="00940892"/>
    <w:rsid w:val="0094277B"/>
    <w:rsid w:val="00942B30"/>
    <w:rsid w:val="00944032"/>
    <w:rsid w:val="00944178"/>
    <w:rsid w:val="00944B28"/>
    <w:rsid w:val="0094544E"/>
    <w:rsid w:val="0094591A"/>
    <w:rsid w:val="00947C0C"/>
    <w:rsid w:val="00950485"/>
    <w:rsid w:val="0095235E"/>
    <w:rsid w:val="00952447"/>
    <w:rsid w:val="009535C2"/>
    <w:rsid w:val="00953A0B"/>
    <w:rsid w:val="00953FFB"/>
    <w:rsid w:val="009542E3"/>
    <w:rsid w:val="00957A9E"/>
    <w:rsid w:val="00960180"/>
    <w:rsid w:val="009611B3"/>
    <w:rsid w:val="00961FB9"/>
    <w:rsid w:val="00962439"/>
    <w:rsid w:val="009626A3"/>
    <w:rsid w:val="00962764"/>
    <w:rsid w:val="0096336E"/>
    <w:rsid w:val="009636D2"/>
    <w:rsid w:val="00964B15"/>
    <w:rsid w:val="00964BCD"/>
    <w:rsid w:val="0096589F"/>
    <w:rsid w:val="00965E81"/>
    <w:rsid w:val="00966178"/>
    <w:rsid w:val="00966DFC"/>
    <w:rsid w:val="0097048B"/>
    <w:rsid w:val="00970D6F"/>
    <w:rsid w:val="00971192"/>
    <w:rsid w:val="009711B0"/>
    <w:rsid w:val="00976497"/>
    <w:rsid w:val="00976E30"/>
    <w:rsid w:val="00977BB6"/>
    <w:rsid w:val="00977DE7"/>
    <w:rsid w:val="00981A0F"/>
    <w:rsid w:val="009826CD"/>
    <w:rsid w:val="00982952"/>
    <w:rsid w:val="0098301A"/>
    <w:rsid w:val="009846AB"/>
    <w:rsid w:val="0098657F"/>
    <w:rsid w:val="0098767E"/>
    <w:rsid w:val="00987A27"/>
    <w:rsid w:val="00990179"/>
    <w:rsid w:val="00990797"/>
    <w:rsid w:val="00990961"/>
    <w:rsid w:val="009912F9"/>
    <w:rsid w:val="009936F7"/>
    <w:rsid w:val="00993A22"/>
    <w:rsid w:val="0099433F"/>
    <w:rsid w:val="00994BF4"/>
    <w:rsid w:val="00995578"/>
    <w:rsid w:val="00995956"/>
    <w:rsid w:val="009959CD"/>
    <w:rsid w:val="009A01A8"/>
    <w:rsid w:val="009A35D7"/>
    <w:rsid w:val="009A37FF"/>
    <w:rsid w:val="009A3FCB"/>
    <w:rsid w:val="009A5F03"/>
    <w:rsid w:val="009A60D9"/>
    <w:rsid w:val="009A6D32"/>
    <w:rsid w:val="009A7023"/>
    <w:rsid w:val="009A72D5"/>
    <w:rsid w:val="009A734E"/>
    <w:rsid w:val="009A7CAD"/>
    <w:rsid w:val="009A7D21"/>
    <w:rsid w:val="009B0CAB"/>
    <w:rsid w:val="009B28A6"/>
    <w:rsid w:val="009B2DBC"/>
    <w:rsid w:val="009B4561"/>
    <w:rsid w:val="009B4A25"/>
    <w:rsid w:val="009B642F"/>
    <w:rsid w:val="009B7469"/>
    <w:rsid w:val="009B7811"/>
    <w:rsid w:val="009C02BC"/>
    <w:rsid w:val="009C0AA0"/>
    <w:rsid w:val="009C1075"/>
    <w:rsid w:val="009C112D"/>
    <w:rsid w:val="009C278E"/>
    <w:rsid w:val="009C774B"/>
    <w:rsid w:val="009C7BD8"/>
    <w:rsid w:val="009D1098"/>
    <w:rsid w:val="009D1BD9"/>
    <w:rsid w:val="009D31A3"/>
    <w:rsid w:val="009D3489"/>
    <w:rsid w:val="009D3CAA"/>
    <w:rsid w:val="009D3CAC"/>
    <w:rsid w:val="009D4129"/>
    <w:rsid w:val="009D41EB"/>
    <w:rsid w:val="009D4CBF"/>
    <w:rsid w:val="009D522F"/>
    <w:rsid w:val="009D5F93"/>
    <w:rsid w:val="009E0894"/>
    <w:rsid w:val="009E180D"/>
    <w:rsid w:val="009E3F20"/>
    <w:rsid w:val="009E5E89"/>
    <w:rsid w:val="009E695B"/>
    <w:rsid w:val="009E6D6B"/>
    <w:rsid w:val="009F05C6"/>
    <w:rsid w:val="009F1C50"/>
    <w:rsid w:val="009F2FA9"/>
    <w:rsid w:val="009F35CC"/>
    <w:rsid w:val="009F391F"/>
    <w:rsid w:val="009F453C"/>
    <w:rsid w:val="009F5C49"/>
    <w:rsid w:val="009F65DE"/>
    <w:rsid w:val="009F707C"/>
    <w:rsid w:val="009F765A"/>
    <w:rsid w:val="00A00B4D"/>
    <w:rsid w:val="00A01008"/>
    <w:rsid w:val="00A02E14"/>
    <w:rsid w:val="00A03C1E"/>
    <w:rsid w:val="00A03E76"/>
    <w:rsid w:val="00A04069"/>
    <w:rsid w:val="00A0524D"/>
    <w:rsid w:val="00A05571"/>
    <w:rsid w:val="00A07566"/>
    <w:rsid w:val="00A07E45"/>
    <w:rsid w:val="00A105B1"/>
    <w:rsid w:val="00A10F67"/>
    <w:rsid w:val="00A111BC"/>
    <w:rsid w:val="00A11736"/>
    <w:rsid w:val="00A11B9A"/>
    <w:rsid w:val="00A13CBB"/>
    <w:rsid w:val="00A1547D"/>
    <w:rsid w:val="00A15C0A"/>
    <w:rsid w:val="00A16AAF"/>
    <w:rsid w:val="00A16E81"/>
    <w:rsid w:val="00A176F0"/>
    <w:rsid w:val="00A20232"/>
    <w:rsid w:val="00A215EB"/>
    <w:rsid w:val="00A236B7"/>
    <w:rsid w:val="00A239CF"/>
    <w:rsid w:val="00A23C8F"/>
    <w:rsid w:val="00A244AA"/>
    <w:rsid w:val="00A25BBE"/>
    <w:rsid w:val="00A26388"/>
    <w:rsid w:val="00A27302"/>
    <w:rsid w:val="00A27873"/>
    <w:rsid w:val="00A30B18"/>
    <w:rsid w:val="00A3105E"/>
    <w:rsid w:val="00A31081"/>
    <w:rsid w:val="00A32064"/>
    <w:rsid w:val="00A323A6"/>
    <w:rsid w:val="00A32BFF"/>
    <w:rsid w:val="00A32CE5"/>
    <w:rsid w:val="00A3385F"/>
    <w:rsid w:val="00A33C8D"/>
    <w:rsid w:val="00A348EB"/>
    <w:rsid w:val="00A3737B"/>
    <w:rsid w:val="00A37905"/>
    <w:rsid w:val="00A40CA1"/>
    <w:rsid w:val="00A40EE9"/>
    <w:rsid w:val="00A4104B"/>
    <w:rsid w:val="00A418A3"/>
    <w:rsid w:val="00A43B57"/>
    <w:rsid w:val="00A44233"/>
    <w:rsid w:val="00A449AB"/>
    <w:rsid w:val="00A44BCB"/>
    <w:rsid w:val="00A44D6D"/>
    <w:rsid w:val="00A4515C"/>
    <w:rsid w:val="00A4672A"/>
    <w:rsid w:val="00A46902"/>
    <w:rsid w:val="00A50653"/>
    <w:rsid w:val="00A5109B"/>
    <w:rsid w:val="00A513F3"/>
    <w:rsid w:val="00A51F2F"/>
    <w:rsid w:val="00A5249F"/>
    <w:rsid w:val="00A527A2"/>
    <w:rsid w:val="00A53D8E"/>
    <w:rsid w:val="00A54B3D"/>
    <w:rsid w:val="00A5564E"/>
    <w:rsid w:val="00A567E3"/>
    <w:rsid w:val="00A573E0"/>
    <w:rsid w:val="00A607F1"/>
    <w:rsid w:val="00A6182D"/>
    <w:rsid w:val="00A61A04"/>
    <w:rsid w:val="00A62D0D"/>
    <w:rsid w:val="00A63AEE"/>
    <w:rsid w:val="00A65046"/>
    <w:rsid w:val="00A6507A"/>
    <w:rsid w:val="00A65624"/>
    <w:rsid w:val="00A667AE"/>
    <w:rsid w:val="00A66976"/>
    <w:rsid w:val="00A66BE5"/>
    <w:rsid w:val="00A676C7"/>
    <w:rsid w:val="00A67BF6"/>
    <w:rsid w:val="00A67E1F"/>
    <w:rsid w:val="00A7152E"/>
    <w:rsid w:val="00A71AB3"/>
    <w:rsid w:val="00A72541"/>
    <w:rsid w:val="00A72789"/>
    <w:rsid w:val="00A73AA5"/>
    <w:rsid w:val="00A741AE"/>
    <w:rsid w:val="00A74DF2"/>
    <w:rsid w:val="00A75037"/>
    <w:rsid w:val="00A75066"/>
    <w:rsid w:val="00A75598"/>
    <w:rsid w:val="00A77A83"/>
    <w:rsid w:val="00A80EDD"/>
    <w:rsid w:val="00A8164C"/>
    <w:rsid w:val="00A81E57"/>
    <w:rsid w:val="00A83615"/>
    <w:rsid w:val="00A837D6"/>
    <w:rsid w:val="00A84124"/>
    <w:rsid w:val="00A84507"/>
    <w:rsid w:val="00A857BF"/>
    <w:rsid w:val="00A8656C"/>
    <w:rsid w:val="00A91030"/>
    <w:rsid w:val="00A9146E"/>
    <w:rsid w:val="00A94242"/>
    <w:rsid w:val="00A958F8"/>
    <w:rsid w:val="00A95926"/>
    <w:rsid w:val="00A959A8"/>
    <w:rsid w:val="00A96E5F"/>
    <w:rsid w:val="00A977B5"/>
    <w:rsid w:val="00A97ED4"/>
    <w:rsid w:val="00AA0193"/>
    <w:rsid w:val="00AA0C03"/>
    <w:rsid w:val="00AA2C04"/>
    <w:rsid w:val="00AA3523"/>
    <w:rsid w:val="00AA3ECD"/>
    <w:rsid w:val="00AA4988"/>
    <w:rsid w:val="00AA5963"/>
    <w:rsid w:val="00AA5E7E"/>
    <w:rsid w:val="00AA7CBF"/>
    <w:rsid w:val="00AB03C5"/>
    <w:rsid w:val="00AB1357"/>
    <w:rsid w:val="00AB15E8"/>
    <w:rsid w:val="00AB52A0"/>
    <w:rsid w:val="00AB596C"/>
    <w:rsid w:val="00AB5F48"/>
    <w:rsid w:val="00AB6BF8"/>
    <w:rsid w:val="00AB769A"/>
    <w:rsid w:val="00AB7912"/>
    <w:rsid w:val="00AB7D30"/>
    <w:rsid w:val="00AC0116"/>
    <w:rsid w:val="00AC0551"/>
    <w:rsid w:val="00AC09E7"/>
    <w:rsid w:val="00AC206A"/>
    <w:rsid w:val="00AC212B"/>
    <w:rsid w:val="00AC2CB2"/>
    <w:rsid w:val="00AC37B6"/>
    <w:rsid w:val="00AC5479"/>
    <w:rsid w:val="00AC55CD"/>
    <w:rsid w:val="00AC5E1A"/>
    <w:rsid w:val="00AC6B07"/>
    <w:rsid w:val="00AC6ECA"/>
    <w:rsid w:val="00AD1954"/>
    <w:rsid w:val="00AD21C4"/>
    <w:rsid w:val="00AD305B"/>
    <w:rsid w:val="00AD4445"/>
    <w:rsid w:val="00AD4A89"/>
    <w:rsid w:val="00AD50F0"/>
    <w:rsid w:val="00AD66E7"/>
    <w:rsid w:val="00AD6B97"/>
    <w:rsid w:val="00AD6CF2"/>
    <w:rsid w:val="00AD7AD4"/>
    <w:rsid w:val="00AE04D7"/>
    <w:rsid w:val="00AE1474"/>
    <w:rsid w:val="00AE2E33"/>
    <w:rsid w:val="00AE4092"/>
    <w:rsid w:val="00AE4A7F"/>
    <w:rsid w:val="00AE5A5B"/>
    <w:rsid w:val="00AE5C18"/>
    <w:rsid w:val="00AE61CB"/>
    <w:rsid w:val="00AF12FB"/>
    <w:rsid w:val="00AF3199"/>
    <w:rsid w:val="00AF353A"/>
    <w:rsid w:val="00AF3603"/>
    <w:rsid w:val="00AF60E2"/>
    <w:rsid w:val="00B01231"/>
    <w:rsid w:val="00B0178F"/>
    <w:rsid w:val="00B02792"/>
    <w:rsid w:val="00B027CF"/>
    <w:rsid w:val="00B04816"/>
    <w:rsid w:val="00B05987"/>
    <w:rsid w:val="00B07410"/>
    <w:rsid w:val="00B12140"/>
    <w:rsid w:val="00B128A3"/>
    <w:rsid w:val="00B12987"/>
    <w:rsid w:val="00B130A0"/>
    <w:rsid w:val="00B145F8"/>
    <w:rsid w:val="00B1509C"/>
    <w:rsid w:val="00B1536C"/>
    <w:rsid w:val="00B16599"/>
    <w:rsid w:val="00B200D9"/>
    <w:rsid w:val="00B2053C"/>
    <w:rsid w:val="00B2356A"/>
    <w:rsid w:val="00B23AAB"/>
    <w:rsid w:val="00B249D0"/>
    <w:rsid w:val="00B2526B"/>
    <w:rsid w:val="00B268BB"/>
    <w:rsid w:val="00B27E1E"/>
    <w:rsid w:val="00B27F34"/>
    <w:rsid w:val="00B32DDE"/>
    <w:rsid w:val="00B34A85"/>
    <w:rsid w:val="00B34B1A"/>
    <w:rsid w:val="00B34E57"/>
    <w:rsid w:val="00B3605E"/>
    <w:rsid w:val="00B36649"/>
    <w:rsid w:val="00B36CC5"/>
    <w:rsid w:val="00B37552"/>
    <w:rsid w:val="00B400B5"/>
    <w:rsid w:val="00B402E1"/>
    <w:rsid w:val="00B40C84"/>
    <w:rsid w:val="00B4249D"/>
    <w:rsid w:val="00B43078"/>
    <w:rsid w:val="00B44897"/>
    <w:rsid w:val="00B45CD0"/>
    <w:rsid w:val="00B46EA4"/>
    <w:rsid w:val="00B5208E"/>
    <w:rsid w:val="00B54424"/>
    <w:rsid w:val="00B54906"/>
    <w:rsid w:val="00B553E6"/>
    <w:rsid w:val="00B57448"/>
    <w:rsid w:val="00B57ADB"/>
    <w:rsid w:val="00B60D59"/>
    <w:rsid w:val="00B61108"/>
    <w:rsid w:val="00B62112"/>
    <w:rsid w:val="00B62AED"/>
    <w:rsid w:val="00B62B3F"/>
    <w:rsid w:val="00B652F0"/>
    <w:rsid w:val="00B654AD"/>
    <w:rsid w:val="00B65C3C"/>
    <w:rsid w:val="00B66AC5"/>
    <w:rsid w:val="00B66D58"/>
    <w:rsid w:val="00B71771"/>
    <w:rsid w:val="00B7192C"/>
    <w:rsid w:val="00B719CD"/>
    <w:rsid w:val="00B71B2F"/>
    <w:rsid w:val="00B72325"/>
    <w:rsid w:val="00B72424"/>
    <w:rsid w:val="00B7324B"/>
    <w:rsid w:val="00B74464"/>
    <w:rsid w:val="00B75F7D"/>
    <w:rsid w:val="00B7609C"/>
    <w:rsid w:val="00B76165"/>
    <w:rsid w:val="00B77DAD"/>
    <w:rsid w:val="00B8116C"/>
    <w:rsid w:val="00B81779"/>
    <w:rsid w:val="00B8256B"/>
    <w:rsid w:val="00B826CC"/>
    <w:rsid w:val="00B827F9"/>
    <w:rsid w:val="00B82CF8"/>
    <w:rsid w:val="00B83040"/>
    <w:rsid w:val="00B8393D"/>
    <w:rsid w:val="00B84154"/>
    <w:rsid w:val="00B846F1"/>
    <w:rsid w:val="00B8690C"/>
    <w:rsid w:val="00B87170"/>
    <w:rsid w:val="00B877E3"/>
    <w:rsid w:val="00B91AD4"/>
    <w:rsid w:val="00B936C4"/>
    <w:rsid w:val="00B937DC"/>
    <w:rsid w:val="00B94133"/>
    <w:rsid w:val="00B95AF8"/>
    <w:rsid w:val="00B95B44"/>
    <w:rsid w:val="00B96000"/>
    <w:rsid w:val="00B96330"/>
    <w:rsid w:val="00B970D2"/>
    <w:rsid w:val="00BA06A9"/>
    <w:rsid w:val="00BA083E"/>
    <w:rsid w:val="00BA2F25"/>
    <w:rsid w:val="00BA3523"/>
    <w:rsid w:val="00BA521E"/>
    <w:rsid w:val="00BA625C"/>
    <w:rsid w:val="00BA74F7"/>
    <w:rsid w:val="00BB00D1"/>
    <w:rsid w:val="00BB0223"/>
    <w:rsid w:val="00BB02C5"/>
    <w:rsid w:val="00BB0B8B"/>
    <w:rsid w:val="00BB0C72"/>
    <w:rsid w:val="00BB1823"/>
    <w:rsid w:val="00BB1853"/>
    <w:rsid w:val="00BB2BDC"/>
    <w:rsid w:val="00BB3E67"/>
    <w:rsid w:val="00BB409B"/>
    <w:rsid w:val="00BB4B05"/>
    <w:rsid w:val="00BB54E4"/>
    <w:rsid w:val="00BB5958"/>
    <w:rsid w:val="00BB7B2B"/>
    <w:rsid w:val="00BB7BC4"/>
    <w:rsid w:val="00BC0951"/>
    <w:rsid w:val="00BC0D97"/>
    <w:rsid w:val="00BC23EE"/>
    <w:rsid w:val="00BC2418"/>
    <w:rsid w:val="00BC2497"/>
    <w:rsid w:val="00BC28B5"/>
    <w:rsid w:val="00BC2C90"/>
    <w:rsid w:val="00BC329E"/>
    <w:rsid w:val="00BC42B6"/>
    <w:rsid w:val="00BC4927"/>
    <w:rsid w:val="00BC51F7"/>
    <w:rsid w:val="00BC52B1"/>
    <w:rsid w:val="00BC5B71"/>
    <w:rsid w:val="00BC5C46"/>
    <w:rsid w:val="00BD10F2"/>
    <w:rsid w:val="00BD1AA4"/>
    <w:rsid w:val="00BD1B90"/>
    <w:rsid w:val="00BD342E"/>
    <w:rsid w:val="00BD416F"/>
    <w:rsid w:val="00BD4BEC"/>
    <w:rsid w:val="00BD4D0D"/>
    <w:rsid w:val="00BD5195"/>
    <w:rsid w:val="00BD67E2"/>
    <w:rsid w:val="00BD749D"/>
    <w:rsid w:val="00BD7753"/>
    <w:rsid w:val="00BE07AD"/>
    <w:rsid w:val="00BE2615"/>
    <w:rsid w:val="00BE2796"/>
    <w:rsid w:val="00BE2DA2"/>
    <w:rsid w:val="00BE4006"/>
    <w:rsid w:val="00BE55CF"/>
    <w:rsid w:val="00BE5CFE"/>
    <w:rsid w:val="00BE67F0"/>
    <w:rsid w:val="00BF018A"/>
    <w:rsid w:val="00BF0A05"/>
    <w:rsid w:val="00BF0EE0"/>
    <w:rsid w:val="00BF1C16"/>
    <w:rsid w:val="00BF1F9E"/>
    <w:rsid w:val="00BF4537"/>
    <w:rsid w:val="00BF63D6"/>
    <w:rsid w:val="00BF7AF0"/>
    <w:rsid w:val="00C014B3"/>
    <w:rsid w:val="00C023E7"/>
    <w:rsid w:val="00C030A5"/>
    <w:rsid w:val="00C04582"/>
    <w:rsid w:val="00C05E51"/>
    <w:rsid w:val="00C124BC"/>
    <w:rsid w:val="00C12F8A"/>
    <w:rsid w:val="00C13353"/>
    <w:rsid w:val="00C1577E"/>
    <w:rsid w:val="00C1643D"/>
    <w:rsid w:val="00C1657E"/>
    <w:rsid w:val="00C168DD"/>
    <w:rsid w:val="00C168E9"/>
    <w:rsid w:val="00C16C05"/>
    <w:rsid w:val="00C17AE1"/>
    <w:rsid w:val="00C202B7"/>
    <w:rsid w:val="00C20EC0"/>
    <w:rsid w:val="00C213BE"/>
    <w:rsid w:val="00C22077"/>
    <w:rsid w:val="00C22366"/>
    <w:rsid w:val="00C236C5"/>
    <w:rsid w:val="00C238E3"/>
    <w:rsid w:val="00C249FE"/>
    <w:rsid w:val="00C259C4"/>
    <w:rsid w:val="00C25D16"/>
    <w:rsid w:val="00C26643"/>
    <w:rsid w:val="00C26825"/>
    <w:rsid w:val="00C279BC"/>
    <w:rsid w:val="00C301B4"/>
    <w:rsid w:val="00C31803"/>
    <w:rsid w:val="00C3217E"/>
    <w:rsid w:val="00C32654"/>
    <w:rsid w:val="00C33391"/>
    <w:rsid w:val="00C34AD8"/>
    <w:rsid w:val="00C34C98"/>
    <w:rsid w:val="00C35AC8"/>
    <w:rsid w:val="00C362C2"/>
    <w:rsid w:val="00C36438"/>
    <w:rsid w:val="00C36677"/>
    <w:rsid w:val="00C37212"/>
    <w:rsid w:val="00C37BC1"/>
    <w:rsid w:val="00C4103C"/>
    <w:rsid w:val="00C41524"/>
    <w:rsid w:val="00C43917"/>
    <w:rsid w:val="00C43E5D"/>
    <w:rsid w:val="00C4411D"/>
    <w:rsid w:val="00C4463A"/>
    <w:rsid w:val="00C449B4"/>
    <w:rsid w:val="00C45674"/>
    <w:rsid w:val="00C45A84"/>
    <w:rsid w:val="00C5074F"/>
    <w:rsid w:val="00C51C47"/>
    <w:rsid w:val="00C53AA3"/>
    <w:rsid w:val="00C54C22"/>
    <w:rsid w:val="00C54CA8"/>
    <w:rsid w:val="00C57922"/>
    <w:rsid w:val="00C607FF"/>
    <w:rsid w:val="00C63A51"/>
    <w:rsid w:val="00C6413F"/>
    <w:rsid w:val="00C65A3E"/>
    <w:rsid w:val="00C728BD"/>
    <w:rsid w:val="00C73205"/>
    <w:rsid w:val="00C73E83"/>
    <w:rsid w:val="00C740C5"/>
    <w:rsid w:val="00C75A5E"/>
    <w:rsid w:val="00C75E49"/>
    <w:rsid w:val="00C769BF"/>
    <w:rsid w:val="00C779CC"/>
    <w:rsid w:val="00C811EC"/>
    <w:rsid w:val="00C8217C"/>
    <w:rsid w:val="00C85374"/>
    <w:rsid w:val="00C8589B"/>
    <w:rsid w:val="00C86FF7"/>
    <w:rsid w:val="00C87F2A"/>
    <w:rsid w:val="00C901EC"/>
    <w:rsid w:val="00C92470"/>
    <w:rsid w:val="00C93E50"/>
    <w:rsid w:val="00C93EBD"/>
    <w:rsid w:val="00C942F9"/>
    <w:rsid w:val="00C9431E"/>
    <w:rsid w:val="00C957CA"/>
    <w:rsid w:val="00CA050D"/>
    <w:rsid w:val="00CA24C1"/>
    <w:rsid w:val="00CA2887"/>
    <w:rsid w:val="00CA5506"/>
    <w:rsid w:val="00CA59B6"/>
    <w:rsid w:val="00CA7C15"/>
    <w:rsid w:val="00CB32A0"/>
    <w:rsid w:val="00CB3D0B"/>
    <w:rsid w:val="00CB409F"/>
    <w:rsid w:val="00CB43BF"/>
    <w:rsid w:val="00CB4F17"/>
    <w:rsid w:val="00CB5C5E"/>
    <w:rsid w:val="00CB6237"/>
    <w:rsid w:val="00CC0B5E"/>
    <w:rsid w:val="00CC1EF9"/>
    <w:rsid w:val="00CC2273"/>
    <w:rsid w:val="00CC39C4"/>
    <w:rsid w:val="00CC7A13"/>
    <w:rsid w:val="00CD2524"/>
    <w:rsid w:val="00CD2858"/>
    <w:rsid w:val="00CD2959"/>
    <w:rsid w:val="00CD2B1F"/>
    <w:rsid w:val="00CD2B49"/>
    <w:rsid w:val="00CD40BC"/>
    <w:rsid w:val="00CD5EB4"/>
    <w:rsid w:val="00CD7E03"/>
    <w:rsid w:val="00CE0F84"/>
    <w:rsid w:val="00CE151C"/>
    <w:rsid w:val="00CE4F8C"/>
    <w:rsid w:val="00CE529F"/>
    <w:rsid w:val="00CE6A0F"/>
    <w:rsid w:val="00CE6E3A"/>
    <w:rsid w:val="00CE6F04"/>
    <w:rsid w:val="00CE7458"/>
    <w:rsid w:val="00CF0473"/>
    <w:rsid w:val="00CF0AB0"/>
    <w:rsid w:val="00CF1009"/>
    <w:rsid w:val="00CF1E5D"/>
    <w:rsid w:val="00CF1EA5"/>
    <w:rsid w:val="00CF748D"/>
    <w:rsid w:val="00CF75C5"/>
    <w:rsid w:val="00D00072"/>
    <w:rsid w:val="00D02446"/>
    <w:rsid w:val="00D02A07"/>
    <w:rsid w:val="00D02D15"/>
    <w:rsid w:val="00D03886"/>
    <w:rsid w:val="00D043C1"/>
    <w:rsid w:val="00D0473B"/>
    <w:rsid w:val="00D050E1"/>
    <w:rsid w:val="00D062CF"/>
    <w:rsid w:val="00D0690D"/>
    <w:rsid w:val="00D07B86"/>
    <w:rsid w:val="00D103D8"/>
    <w:rsid w:val="00D10455"/>
    <w:rsid w:val="00D113F6"/>
    <w:rsid w:val="00D1174C"/>
    <w:rsid w:val="00D14564"/>
    <w:rsid w:val="00D150A6"/>
    <w:rsid w:val="00D158E6"/>
    <w:rsid w:val="00D15F18"/>
    <w:rsid w:val="00D1632E"/>
    <w:rsid w:val="00D17480"/>
    <w:rsid w:val="00D17762"/>
    <w:rsid w:val="00D202E2"/>
    <w:rsid w:val="00D217A2"/>
    <w:rsid w:val="00D23493"/>
    <w:rsid w:val="00D24F78"/>
    <w:rsid w:val="00D25ACC"/>
    <w:rsid w:val="00D2789F"/>
    <w:rsid w:val="00D30BB1"/>
    <w:rsid w:val="00D3150A"/>
    <w:rsid w:val="00D332E2"/>
    <w:rsid w:val="00D3343F"/>
    <w:rsid w:val="00D338FB"/>
    <w:rsid w:val="00D3395E"/>
    <w:rsid w:val="00D342B4"/>
    <w:rsid w:val="00D348E4"/>
    <w:rsid w:val="00D34FE6"/>
    <w:rsid w:val="00D362C9"/>
    <w:rsid w:val="00D365D9"/>
    <w:rsid w:val="00D36FB3"/>
    <w:rsid w:val="00D370BC"/>
    <w:rsid w:val="00D3716D"/>
    <w:rsid w:val="00D37351"/>
    <w:rsid w:val="00D4061A"/>
    <w:rsid w:val="00D4119B"/>
    <w:rsid w:val="00D42323"/>
    <w:rsid w:val="00D43CAF"/>
    <w:rsid w:val="00D440E6"/>
    <w:rsid w:val="00D443A8"/>
    <w:rsid w:val="00D455CE"/>
    <w:rsid w:val="00D45DC7"/>
    <w:rsid w:val="00D45F34"/>
    <w:rsid w:val="00D4662B"/>
    <w:rsid w:val="00D5136B"/>
    <w:rsid w:val="00D522C7"/>
    <w:rsid w:val="00D53B6F"/>
    <w:rsid w:val="00D54975"/>
    <w:rsid w:val="00D55084"/>
    <w:rsid w:val="00D554B1"/>
    <w:rsid w:val="00D555DF"/>
    <w:rsid w:val="00D55BE8"/>
    <w:rsid w:val="00D563A5"/>
    <w:rsid w:val="00D56D61"/>
    <w:rsid w:val="00D571D6"/>
    <w:rsid w:val="00D57B22"/>
    <w:rsid w:val="00D57C67"/>
    <w:rsid w:val="00D6095C"/>
    <w:rsid w:val="00D6107B"/>
    <w:rsid w:val="00D63324"/>
    <w:rsid w:val="00D63389"/>
    <w:rsid w:val="00D6394A"/>
    <w:rsid w:val="00D63977"/>
    <w:rsid w:val="00D64EB3"/>
    <w:rsid w:val="00D6642C"/>
    <w:rsid w:val="00D664C8"/>
    <w:rsid w:val="00D66DCF"/>
    <w:rsid w:val="00D701F7"/>
    <w:rsid w:val="00D715EC"/>
    <w:rsid w:val="00D72A8F"/>
    <w:rsid w:val="00D748C3"/>
    <w:rsid w:val="00D74DA0"/>
    <w:rsid w:val="00D7511C"/>
    <w:rsid w:val="00D7589F"/>
    <w:rsid w:val="00D75B4D"/>
    <w:rsid w:val="00D75DCA"/>
    <w:rsid w:val="00D7746E"/>
    <w:rsid w:val="00D80891"/>
    <w:rsid w:val="00D81885"/>
    <w:rsid w:val="00D82C30"/>
    <w:rsid w:val="00D82ED7"/>
    <w:rsid w:val="00D831E4"/>
    <w:rsid w:val="00D8382B"/>
    <w:rsid w:val="00D84B90"/>
    <w:rsid w:val="00D8514A"/>
    <w:rsid w:val="00D853E3"/>
    <w:rsid w:val="00D86D24"/>
    <w:rsid w:val="00D87213"/>
    <w:rsid w:val="00D87563"/>
    <w:rsid w:val="00D90DAD"/>
    <w:rsid w:val="00D9163F"/>
    <w:rsid w:val="00D91A9B"/>
    <w:rsid w:val="00D91FDD"/>
    <w:rsid w:val="00D92D99"/>
    <w:rsid w:val="00D93775"/>
    <w:rsid w:val="00D93925"/>
    <w:rsid w:val="00D93F32"/>
    <w:rsid w:val="00D94E27"/>
    <w:rsid w:val="00D953C7"/>
    <w:rsid w:val="00D954C3"/>
    <w:rsid w:val="00D96214"/>
    <w:rsid w:val="00D9714B"/>
    <w:rsid w:val="00D97B84"/>
    <w:rsid w:val="00DA000D"/>
    <w:rsid w:val="00DA12B8"/>
    <w:rsid w:val="00DA1B24"/>
    <w:rsid w:val="00DA61EF"/>
    <w:rsid w:val="00DA67ED"/>
    <w:rsid w:val="00DB11F5"/>
    <w:rsid w:val="00DB3A7E"/>
    <w:rsid w:val="00DB459A"/>
    <w:rsid w:val="00DB6F86"/>
    <w:rsid w:val="00DB770F"/>
    <w:rsid w:val="00DC2CFC"/>
    <w:rsid w:val="00DC3853"/>
    <w:rsid w:val="00DC3FFE"/>
    <w:rsid w:val="00DC41F4"/>
    <w:rsid w:val="00DC51AD"/>
    <w:rsid w:val="00DC60A7"/>
    <w:rsid w:val="00DC6629"/>
    <w:rsid w:val="00DC719B"/>
    <w:rsid w:val="00DC74CF"/>
    <w:rsid w:val="00DC75C1"/>
    <w:rsid w:val="00DC7F64"/>
    <w:rsid w:val="00DD0ECE"/>
    <w:rsid w:val="00DD10B6"/>
    <w:rsid w:val="00DD1B3B"/>
    <w:rsid w:val="00DD2A62"/>
    <w:rsid w:val="00DD31E1"/>
    <w:rsid w:val="00DD3FBF"/>
    <w:rsid w:val="00DD50A4"/>
    <w:rsid w:val="00DD5688"/>
    <w:rsid w:val="00DD7309"/>
    <w:rsid w:val="00DE15FD"/>
    <w:rsid w:val="00DE24BA"/>
    <w:rsid w:val="00DE35D3"/>
    <w:rsid w:val="00DE388D"/>
    <w:rsid w:val="00DE44C0"/>
    <w:rsid w:val="00DE59E4"/>
    <w:rsid w:val="00DE7A96"/>
    <w:rsid w:val="00DF4136"/>
    <w:rsid w:val="00DF658C"/>
    <w:rsid w:val="00DF68B4"/>
    <w:rsid w:val="00DF6B2C"/>
    <w:rsid w:val="00E0172C"/>
    <w:rsid w:val="00E0204A"/>
    <w:rsid w:val="00E05E88"/>
    <w:rsid w:val="00E0738C"/>
    <w:rsid w:val="00E07B19"/>
    <w:rsid w:val="00E07B20"/>
    <w:rsid w:val="00E07CAC"/>
    <w:rsid w:val="00E10467"/>
    <w:rsid w:val="00E10620"/>
    <w:rsid w:val="00E113C6"/>
    <w:rsid w:val="00E11419"/>
    <w:rsid w:val="00E1169F"/>
    <w:rsid w:val="00E12C62"/>
    <w:rsid w:val="00E14638"/>
    <w:rsid w:val="00E1554C"/>
    <w:rsid w:val="00E20025"/>
    <w:rsid w:val="00E203CF"/>
    <w:rsid w:val="00E20E57"/>
    <w:rsid w:val="00E213DE"/>
    <w:rsid w:val="00E21F01"/>
    <w:rsid w:val="00E24AF2"/>
    <w:rsid w:val="00E250C1"/>
    <w:rsid w:val="00E25692"/>
    <w:rsid w:val="00E25DAA"/>
    <w:rsid w:val="00E301B3"/>
    <w:rsid w:val="00E30E48"/>
    <w:rsid w:val="00E3192D"/>
    <w:rsid w:val="00E31BDA"/>
    <w:rsid w:val="00E3402D"/>
    <w:rsid w:val="00E34D55"/>
    <w:rsid w:val="00E35282"/>
    <w:rsid w:val="00E36E4B"/>
    <w:rsid w:val="00E40B47"/>
    <w:rsid w:val="00E40F0D"/>
    <w:rsid w:val="00E41AFB"/>
    <w:rsid w:val="00E41B50"/>
    <w:rsid w:val="00E41C4E"/>
    <w:rsid w:val="00E448D2"/>
    <w:rsid w:val="00E45103"/>
    <w:rsid w:val="00E458B4"/>
    <w:rsid w:val="00E45D4F"/>
    <w:rsid w:val="00E47017"/>
    <w:rsid w:val="00E47551"/>
    <w:rsid w:val="00E50094"/>
    <w:rsid w:val="00E505DC"/>
    <w:rsid w:val="00E50945"/>
    <w:rsid w:val="00E51090"/>
    <w:rsid w:val="00E519B6"/>
    <w:rsid w:val="00E54C25"/>
    <w:rsid w:val="00E555AA"/>
    <w:rsid w:val="00E60C0A"/>
    <w:rsid w:val="00E60D80"/>
    <w:rsid w:val="00E613C4"/>
    <w:rsid w:val="00E62896"/>
    <w:rsid w:val="00E63448"/>
    <w:rsid w:val="00E63F5F"/>
    <w:rsid w:val="00E66A47"/>
    <w:rsid w:val="00E6779F"/>
    <w:rsid w:val="00E71AE4"/>
    <w:rsid w:val="00E722E5"/>
    <w:rsid w:val="00E724E7"/>
    <w:rsid w:val="00E7327A"/>
    <w:rsid w:val="00E74DB1"/>
    <w:rsid w:val="00E759D3"/>
    <w:rsid w:val="00E807CB"/>
    <w:rsid w:val="00E81CB2"/>
    <w:rsid w:val="00E81F17"/>
    <w:rsid w:val="00E83B5F"/>
    <w:rsid w:val="00E84C37"/>
    <w:rsid w:val="00E851BF"/>
    <w:rsid w:val="00E85F4A"/>
    <w:rsid w:val="00E86113"/>
    <w:rsid w:val="00E872F1"/>
    <w:rsid w:val="00E900CC"/>
    <w:rsid w:val="00E90F03"/>
    <w:rsid w:val="00E919E7"/>
    <w:rsid w:val="00E9488B"/>
    <w:rsid w:val="00E9506F"/>
    <w:rsid w:val="00E97101"/>
    <w:rsid w:val="00EA0AAC"/>
    <w:rsid w:val="00EA1AC1"/>
    <w:rsid w:val="00EA2174"/>
    <w:rsid w:val="00EA5B78"/>
    <w:rsid w:val="00EA62C0"/>
    <w:rsid w:val="00EA6DA8"/>
    <w:rsid w:val="00EB04D5"/>
    <w:rsid w:val="00EB11B8"/>
    <w:rsid w:val="00EB1309"/>
    <w:rsid w:val="00EB176A"/>
    <w:rsid w:val="00EB2A4B"/>
    <w:rsid w:val="00EB3690"/>
    <w:rsid w:val="00EB463E"/>
    <w:rsid w:val="00EB47A5"/>
    <w:rsid w:val="00EB6973"/>
    <w:rsid w:val="00EB70B4"/>
    <w:rsid w:val="00EB770B"/>
    <w:rsid w:val="00EC0224"/>
    <w:rsid w:val="00EC0823"/>
    <w:rsid w:val="00EC17B3"/>
    <w:rsid w:val="00EC2E92"/>
    <w:rsid w:val="00EC3172"/>
    <w:rsid w:val="00EC45C3"/>
    <w:rsid w:val="00EC4A87"/>
    <w:rsid w:val="00EC4B92"/>
    <w:rsid w:val="00EC4D76"/>
    <w:rsid w:val="00EC64D6"/>
    <w:rsid w:val="00EC672B"/>
    <w:rsid w:val="00EC686D"/>
    <w:rsid w:val="00EC73A2"/>
    <w:rsid w:val="00EC750A"/>
    <w:rsid w:val="00ED038D"/>
    <w:rsid w:val="00ED1B45"/>
    <w:rsid w:val="00ED3EE2"/>
    <w:rsid w:val="00ED454B"/>
    <w:rsid w:val="00ED49CE"/>
    <w:rsid w:val="00ED661B"/>
    <w:rsid w:val="00ED76DA"/>
    <w:rsid w:val="00EE18E7"/>
    <w:rsid w:val="00EE20FF"/>
    <w:rsid w:val="00EE22FF"/>
    <w:rsid w:val="00EE346A"/>
    <w:rsid w:val="00EE385E"/>
    <w:rsid w:val="00EE4C57"/>
    <w:rsid w:val="00EE50DD"/>
    <w:rsid w:val="00EE648F"/>
    <w:rsid w:val="00EE6685"/>
    <w:rsid w:val="00EE72D2"/>
    <w:rsid w:val="00EE7996"/>
    <w:rsid w:val="00EF0459"/>
    <w:rsid w:val="00EF13E3"/>
    <w:rsid w:val="00EF1DBC"/>
    <w:rsid w:val="00EF1F3C"/>
    <w:rsid w:val="00EF2E88"/>
    <w:rsid w:val="00EF30DB"/>
    <w:rsid w:val="00EF3182"/>
    <w:rsid w:val="00EF4001"/>
    <w:rsid w:val="00EF450F"/>
    <w:rsid w:val="00EF5950"/>
    <w:rsid w:val="00EF5B8E"/>
    <w:rsid w:val="00EF6059"/>
    <w:rsid w:val="00EF6F0B"/>
    <w:rsid w:val="00EF7A64"/>
    <w:rsid w:val="00F00716"/>
    <w:rsid w:val="00F02214"/>
    <w:rsid w:val="00F02831"/>
    <w:rsid w:val="00F039AF"/>
    <w:rsid w:val="00F03DA7"/>
    <w:rsid w:val="00F040CB"/>
    <w:rsid w:val="00F048C6"/>
    <w:rsid w:val="00F0574A"/>
    <w:rsid w:val="00F05C66"/>
    <w:rsid w:val="00F06C16"/>
    <w:rsid w:val="00F108E8"/>
    <w:rsid w:val="00F121D1"/>
    <w:rsid w:val="00F141EF"/>
    <w:rsid w:val="00F16EB9"/>
    <w:rsid w:val="00F20215"/>
    <w:rsid w:val="00F20CB7"/>
    <w:rsid w:val="00F24027"/>
    <w:rsid w:val="00F24221"/>
    <w:rsid w:val="00F24399"/>
    <w:rsid w:val="00F26A37"/>
    <w:rsid w:val="00F3253D"/>
    <w:rsid w:val="00F32B8F"/>
    <w:rsid w:val="00F330B4"/>
    <w:rsid w:val="00F33929"/>
    <w:rsid w:val="00F33DEA"/>
    <w:rsid w:val="00F34004"/>
    <w:rsid w:val="00F352F2"/>
    <w:rsid w:val="00F354C2"/>
    <w:rsid w:val="00F354E6"/>
    <w:rsid w:val="00F3617D"/>
    <w:rsid w:val="00F368D4"/>
    <w:rsid w:val="00F36F02"/>
    <w:rsid w:val="00F377FC"/>
    <w:rsid w:val="00F37D69"/>
    <w:rsid w:val="00F40520"/>
    <w:rsid w:val="00F40547"/>
    <w:rsid w:val="00F409A8"/>
    <w:rsid w:val="00F42948"/>
    <w:rsid w:val="00F42DFB"/>
    <w:rsid w:val="00F42E7F"/>
    <w:rsid w:val="00F43163"/>
    <w:rsid w:val="00F445A7"/>
    <w:rsid w:val="00F4489B"/>
    <w:rsid w:val="00F46F86"/>
    <w:rsid w:val="00F474A9"/>
    <w:rsid w:val="00F47E4A"/>
    <w:rsid w:val="00F502DB"/>
    <w:rsid w:val="00F529B3"/>
    <w:rsid w:val="00F5528F"/>
    <w:rsid w:val="00F60138"/>
    <w:rsid w:val="00F609F8"/>
    <w:rsid w:val="00F61122"/>
    <w:rsid w:val="00F61379"/>
    <w:rsid w:val="00F61C48"/>
    <w:rsid w:val="00F61C78"/>
    <w:rsid w:val="00F61FBB"/>
    <w:rsid w:val="00F6385D"/>
    <w:rsid w:val="00F63C65"/>
    <w:rsid w:val="00F65060"/>
    <w:rsid w:val="00F664C3"/>
    <w:rsid w:val="00F666F6"/>
    <w:rsid w:val="00F71CD4"/>
    <w:rsid w:val="00F727CF"/>
    <w:rsid w:val="00F74D32"/>
    <w:rsid w:val="00F7603B"/>
    <w:rsid w:val="00F7620D"/>
    <w:rsid w:val="00F762EF"/>
    <w:rsid w:val="00F77C10"/>
    <w:rsid w:val="00F822E1"/>
    <w:rsid w:val="00F839C1"/>
    <w:rsid w:val="00F84E50"/>
    <w:rsid w:val="00F865B9"/>
    <w:rsid w:val="00F8670C"/>
    <w:rsid w:val="00F87E10"/>
    <w:rsid w:val="00F9113D"/>
    <w:rsid w:val="00F919A5"/>
    <w:rsid w:val="00F93DF2"/>
    <w:rsid w:val="00F942FE"/>
    <w:rsid w:val="00F95310"/>
    <w:rsid w:val="00F97C2C"/>
    <w:rsid w:val="00FA07A0"/>
    <w:rsid w:val="00FA0BEB"/>
    <w:rsid w:val="00FA1C13"/>
    <w:rsid w:val="00FA1E48"/>
    <w:rsid w:val="00FA2135"/>
    <w:rsid w:val="00FA2EE0"/>
    <w:rsid w:val="00FA3D09"/>
    <w:rsid w:val="00FA4D4D"/>
    <w:rsid w:val="00FA591B"/>
    <w:rsid w:val="00FA6260"/>
    <w:rsid w:val="00FA6A89"/>
    <w:rsid w:val="00FA6BE4"/>
    <w:rsid w:val="00FA7316"/>
    <w:rsid w:val="00FA7D80"/>
    <w:rsid w:val="00FB0151"/>
    <w:rsid w:val="00FB03BD"/>
    <w:rsid w:val="00FB1FE8"/>
    <w:rsid w:val="00FB2530"/>
    <w:rsid w:val="00FB29FD"/>
    <w:rsid w:val="00FB356E"/>
    <w:rsid w:val="00FB4234"/>
    <w:rsid w:val="00FB4698"/>
    <w:rsid w:val="00FB49D2"/>
    <w:rsid w:val="00FB6694"/>
    <w:rsid w:val="00FC0F05"/>
    <w:rsid w:val="00FC14D7"/>
    <w:rsid w:val="00FC2245"/>
    <w:rsid w:val="00FC5C4E"/>
    <w:rsid w:val="00FC5FAA"/>
    <w:rsid w:val="00FC6407"/>
    <w:rsid w:val="00FD02AD"/>
    <w:rsid w:val="00FD1ED0"/>
    <w:rsid w:val="00FD3005"/>
    <w:rsid w:val="00FD324B"/>
    <w:rsid w:val="00FD41B3"/>
    <w:rsid w:val="00FD78A7"/>
    <w:rsid w:val="00FE0577"/>
    <w:rsid w:val="00FE0B04"/>
    <w:rsid w:val="00FE0D55"/>
    <w:rsid w:val="00FE20FC"/>
    <w:rsid w:val="00FE21C8"/>
    <w:rsid w:val="00FE3189"/>
    <w:rsid w:val="00FE32BA"/>
    <w:rsid w:val="00FE4AF7"/>
    <w:rsid w:val="00FE660E"/>
    <w:rsid w:val="00FE6CBD"/>
    <w:rsid w:val="00FF09C3"/>
    <w:rsid w:val="00FF0CFD"/>
    <w:rsid w:val="00FF0E30"/>
    <w:rsid w:val="00FF1D0C"/>
    <w:rsid w:val="00FF71A0"/>
    <w:rsid w:val="00FF74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283742"/>
  <w15:chartTrackingRefBased/>
  <w15:docId w15:val="{9D07577F-CD33-4ED3-AD3E-CC9B2F20C0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24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40E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840E34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5E1B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1B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1B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B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B3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1B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1B38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F354E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70C2"/>
  </w:style>
  <w:style w:type="paragraph" w:styleId="Footer">
    <w:name w:val="footer"/>
    <w:basedOn w:val="Normal"/>
    <w:link w:val="Foot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70C2"/>
  </w:style>
  <w:style w:type="paragraph" w:styleId="EndnoteText">
    <w:name w:val="endnote text"/>
    <w:basedOn w:val="Normal"/>
    <w:link w:val="EndnoteTextChar"/>
    <w:uiPriority w:val="99"/>
    <w:semiHidden/>
    <w:unhideWhenUsed/>
    <w:rsid w:val="00E81CB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1CB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81CB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90DAD"/>
    <w:pPr>
      <w:spacing w:after="0"/>
      <w:jc w:val="center"/>
    </w:pPr>
    <w:rPr>
      <w:rFonts w:ascii="Calibri" w:hAnsi="Calibri" w:cs="Calibri"/>
    </w:rPr>
  </w:style>
  <w:style w:type="character" w:customStyle="1" w:styleId="NormalWebChar">
    <w:name w:val="Normal (Web) Char"/>
    <w:basedOn w:val="DefaultParagraphFont"/>
    <w:link w:val="NormalWeb"/>
    <w:uiPriority w:val="99"/>
    <w:rsid w:val="00D90DAD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90DAD"/>
    <w:rPr>
      <w:rFonts w:ascii="Calibri" w:eastAsia="Times New Roman" w:hAnsi="Calibri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90DAD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NormalWebChar"/>
    <w:link w:val="EndNoteBibliography"/>
    <w:rsid w:val="00D90DAD"/>
    <w:rPr>
      <w:rFonts w:ascii="Calibri" w:eastAsia="Times New Roman" w:hAnsi="Calibri" w:cs="Calibri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90DA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90DA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9557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494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69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7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9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5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0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chart" Target="charts/chart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GQ%20group\Code%20for%20manuscript\Plot%20pie%20chart%20and%20histogram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pieChart>
        <c:varyColors val="1"/>
        <c:ser>
          <c:idx val="0"/>
          <c:order val="0"/>
          <c:tx>
            <c:strRef>
              <c:f>'Pie chart'!$B$1</c:f>
              <c:strCache>
                <c:ptCount val="1"/>
                <c:pt idx="0">
                  <c:v>%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4D8-9D4E-A7F7-75758C359B8D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4D8-9D4E-A7F7-75758C359B8D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4D8-9D4E-A7F7-75758C359B8D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4D8-9D4E-A7F7-75758C359B8D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E4D8-9D4E-A7F7-75758C359B8D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E4D8-9D4E-A7F7-75758C359B8D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D-E4D8-9D4E-A7F7-75758C359B8D}"/>
              </c:ext>
            </c:extLst>
          </c:dPt>
          <c:dPt>
            <c:idx val="7"/>
            <c:bubble3D val="0"/>
            <c:spPr>
              <a:solidFill>
                <a:schemeClr val="accent2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F-E4D8-9D4E-A7F7-75758C359B8D}"/>
              </c:ext>
            </c:extLst>
          </c:dPt>
          <c:dPt>
            <c:idx val="8"/>
            <c:bubble3D val="0"/>
            <c:spPr>
              <a:solidFill>
                <a:schemeClr val="accent3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1-E4D8-9D4E-A7F7-75758C359B8D}"/>
              </c:ext>
            </c:extLst>
          </c:dPt>
          <c:dPt>
            <c:idx val="9"/>
            <c:bubble3D val="0"/>
            <c:spPr>
              <a:solidFill>
                <a:schemeClr val="accent4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3-E4D8-9D4E-A7F7-75758C359B8D}"/>
              </c:ext>
            </c:extLst>
          </c:dPt>
          <c:dPt>
            <c:idx val="10"/>
            <c:bubble3D val="0"/>
            <c:spPr>
              <a:solidFill>
                <a:schemeClr val="accent5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5-E4D8-9D4E-A7F7-75758C359B8D}"/>
              </c:ext>
            </c:extLst>
          </c:dPt>
          <c:dPt>
            <c:idx val="11"/>
            <c:bubble3D val="0"/>
            <c:spPr>
              <a:solidFill>
                <a:schemeClr val="accent6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7-E4D8-9D4E-A7F7-75758C359B8D}"/>
              </c:ext>
            </c:extLst>
          </c:dPt>
          <c:dPt>
            <c:idx val="12"/>
            <c:bubble3D val="0"/>
            <c:spPr>
              <a:solidFill>
                <a:schemeClr val="accent1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9-E4D8-9D4E-A7F7-75758C359B8D}"/>
              </c:ext>
            </c:extLst>
          </c:dPt>
          <c:dPt>
            <c:idx val="13"/>
            <c:bubble3D val="0"/>
            <c:spPr>
              <a:solidFill>
                <a:schemeClr val="accent2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B-E4D8-9D4E-A7F7-75758C359B8D}"/>
              </c:ext>
            </c:extLst>
          </c:dPt>
          <c:dPt>
            <c:idx val="14"/>
            <c:bubble3D val="0"/>
            <c:spPr>
              <a:solidFill>
                <a:schemeClr val="accent3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D-E4D8-9D4E-A7F7-75758C359B8D}"/>
              </c:ext>
            </c:extLst>
          </c:dPt>
          <c:dPt>
            <c:idx val="15"/>
            <c:bubble3D val="0"/>
            <c:spPr>
              <a:solidFill>
                <a:schemeClr val="accent4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F-E4D8-9D4E-A7F7-75758C359B8D}"/>
              </c:ext>
            </c:extLst>
          </c:dPt>
          <c:dPt>
            <c:idx val="16"/>
            <c:bubble3D val="0"/>
            <c:spPr>
              <a:solidFill>
                <a:schemeClr val="accent5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1-E4D8-9D4E-A7F7-75758C359B8D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'Pie chart'!$A$2:$A$18</c:f>
              <c:strCache>
                <c:ptCount val="17"/>
                <c:pt idx="0">
                  <c:v>Breast cancer</c:v>
                </c:pt>
                <c:pt idx="1">
                  <c:v>Prostate cancer</c:v>
                </c:pt>
                <c:pt idx="2">
                  <c:v>Colon and rectal cancer</c:v>
                </c:pt>
                <c:pt idx="3">
                  <c:v>Lymphoma</c:v>
                </c:pt>
                <c:pt idx="4">
                  <c:v>Lung cancer</c:v>
                </c:pt>
                <c:pt idx="5">
                  <c:v>Leukemia</c:v>
                </c:pt>
                <c:pt idx="6">
                  <c:v>Thyroid cancer</c:v>
                </c:pt>
                <c:pt idx="7">
                  <c:v>Melanoma</c:v>
                </c:pt>
                <c:pt idx="8">
                  <c:v>Kidney cancer</c:v>
                </c:pt>
                <c:pt idx="9">
                  <c:v>Bladder cancer</c:v>
                </c:pt>
                <c:pt idx="10">
                  <c:v>Endometrial cancer</c:v>
                </c:pt>
                <c:pt idx="11">
                  <c:v>Multiple myeloma</c:v>
                </c:pt>
                <c:pt idx="12">
                  <c:v>Ovarian cancer</c:v>
                </c:pt>
                <c:pt idx="13">
                  <c:v>Cervical cancer</c:v>
                </c:pt>
                <c:pt idx="14">
                  <c:v>Sarcoma</c:v>
                </c:pt>
                <c:pt idx="15">
                  <c:v>Liver cancer</c:v>
                </c:pt>
                <c:pt idx="16">
                  <c:v>Others</c:v>
                </c:pt>
              </c:strCache>
            </c:strRef>
          </c:cat>
          <c:val>
            <c:numRef>
              <c:f>'Pie chart'!$B$2:$B$18</c:f>
              <c:numCache>
                <c:formatCode>General</c:formatCode>
                <c:ptCount val="17"/>
                <c:pt idx="0">
                  <c:v>20.89</c:v>
                </c:pt>
                <c:pt idx="1">
                  <c:v>16.16</c:v>
                </c:pt>
                <c:pt idx="2">
                  <c:v>7.26</c:v>
                </c:pt>
                <c:pt idx="3">
                  <c:v>6.43</c:v>
                </c:pt>
                <c:pt idx="4">
                  <c:v>6.3</c:v>
                </c:pt>
                <c:pt idx="5">
                  <c:v>4.93</c:v>
                </c:pt>
                <c:pt idx="6">
                  <c:v>4.72</c:v>
                </c:pt>
                <c:pt idx="7">
                  <c:v>4.4800000000000004</c:v>
                </c:pt>
                <c:pt idx="8">
                  <c:v>4.1100000000000003</c:v>
                </c:pt>
                <c:pt idx="9">
                  <c:v>3.93</c:v>
                </c:pt>
                <c:pt idx="10">
                  <c:v>3.17</c:v>
                </c:pt>
                <c:pt idx="11">
                  <c:v>2.1800000000000002</c:v>
                </c:pt>
                <c:pt idx="12">
                  <c:v>1.53</c:v>
                </c:pt>
                <c:pt idx="13">
                  <c:v>1.37</c:v>
                </c:pt>
                <c:pt idx="14">
                  <c:v>1.34</c:v>
                </c:pt>
                <c:pt idx="15">
                  <c:v>1.25</c:v>
                </c:pt>
                <c:pt idx="16">
                  <c:v>9.94999999999999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22-E4D8-9D4E-A7F7-75758C359B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67245042286380874"/>
          <c:w val="1"/>
          <c:h val="0.2997717993584134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BD0E364569347448AD94F5B25301686" ma:contentTypeVersion="13" ma:contentTypeDescription="Create a new document." ma:contentTypeScope="" ma:versionID="82bbd616fa502145a3385dccdf8aadec">
  <xsd:schema xmlns:xsd="http://www.w3.org/2001/XMLSchema" xmlns:xs="http://www.w3.org/2001/XMLSchema" xmlns:p="http://schemas.microsoft.com/office/2006/metadata/properties" xmlns:ns3="1b1c12d9-a337-437c-8d4f-76df02d28ad7" xmlns:ns4="8e2325a0-08dd-47dc-89e0-4b808bb11aad" targetNamespace="http://schemas.microsoft.com/office/2006/metadata/properties" ma:root="true" ma:fieldsID="97b8788191410ab4c4540418fcc7fe9d" ns3:_="" ns4:_="">
    <xsd:import namespace="1b1c12d9-a337-437c-8d4f-76df02d28ad7"/>
    <xsd:import namespace="8e2325a0-08dd-47dc-89e0-4b808bb11aa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1c12d9-a337-437c-8d4f-76df02d28ad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2325a0-08dd-47dc-89e0-4b808bb11aad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24C14-3C61-47F1-AEC4-37206A93322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F0895A4-D835-4B61-BCA3-6B6462E2436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99D6889C-4F47-438E-A860-99920041DF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1c12d9-a337-437c-8d4f-76df02d28ad7"/>
    <ds:schemaRef ds:uri="8e2325a0-08dd-47dc-89e0-4b808bb11a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1725329-FF2A-1744-9949-C09A0DFD72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7</TotalTime>
  <Pages>27</Pages>
  <Words>8600</Words>
  <Characters>49024</Characters>
  <Application>Microsoft Office Word</Application>
  <DocSecurity>0</DocSecurity>
  <Lines>408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u, Liang</dc:creator>
  <cp:keywords/>
  <dc:description/>
  <cp:lastModifiedBy>Chunhui Gu</cp:lastModifiedBy>
  <cp:revision>1757</cp:revision>
  <cp:lastPrinted>2021-05-11T16:48:00Z</cp:lastPrinted>
  <dcterms:created xsi:type="dcterms:W3CDTF">2021-04-22T20:43:00Z</dcterms:created>
  <dcterms:modified xsi:type="dcterms:W3CDTF">2021-06-18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BD0E364569347448AD94F5B25301686</vt:lpwstr>
  </property>
</Properties>
</file>